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779E7" w14:textId="6872117F" w:rsidR="001A5881" w:rsidRPr="009236C4" w:rsidRDefault="001A5881" w:rsidP="000665E7">
      <w:pPr>
        <w:ind w:right="-1028"/>
        <w:jc w:val="center"/>
        <w:rPr>
          <w:rFonts w:ascii="Swiss 721 Bold Condensed BT" w:hAnsi="Swiss 721 Bold Condensed BT"/>
          <w:sz w:val="36"/>
        </w:rPr>
      </w:pPr>
      <w:r w:rsidRPr="009236C4">
        <w:rPr>
          <w:rFonts w:ascii="Swiss 721 Bold Condensed BT" w:hAnsi="Swiss 721 Bold Condensed BT"/>
          <w:sz w:val="36"/>
        </w:rPr>
        <w:t xml:space="preserve">Universidad </w:t>
      </w:r>
      <w:r>
        <w:rPr>
          <w:rFonts w:ascii="Swiss 721 Bold Condensed BT" w:hAnsi="Swiss 721 Bold Condensed BT"/>
          <w:sz w:val="36"/>
        </w:rPr>
        <w:t>d</w:t>
      </w:r>
      <w:r w:rsidRPr="009236C4">
        <w:rPr>
          <w:rFonts w:ascii="Swiss 721 Bold Condensed BT" w:hAnsi="Swiss 721 Bold Condensed BT"/>
          <w:sz w:val="36"/>
        </w:rPr>
        <w:t>e Valparaíso</w:t>
      </w:r>
    </w:p>
    <w:p w14:paraId="6FAC51C8" w14:textId="6527A271" w:rsidR="001A5881" w:rsidRPr="00B17043" w:rsidRDefault="001A5881" w:rsidP="000665E7">
      <w:pPr>
        <w:ind w:right="-1028"/>
        <w:jc w:val="center"/>
        <w:rPr>
          <w:rFonts w:ascii="Swiss 721 Condensed BT" w:hAnsi="Swiss 721 Condensed BT"/>
          <w:sz w:val="36"/>
        </w:rPr>
      </w:pPr>
      <w:r w:rsidRPr="00B17043">
        <w:rPr>
          <w:rFonts w:ascii="Swiss 721 Condensed BT" w:hAnsi="Swiss 721 Condensed BT"/>
          <w:smallCaps/>
          <w:sz w:val="36"/>
        </w:rPr>
        <w:t xml:space="preserve">Facultad </w:t>
      </w:r>
      <w:r>
        <w:rPr>
          <w:rFonts w:ascii="Swiss 721 Condensed BT" w:hAnsi="Swiss 721 Condensed BT"/>
          <w:smallCaps/>
          <w:sz w:val="36"/>
        </w:rPr>
        <w:t>d</w:t>
      </w:r>
      <w:r w:rsidRPr="00B17043">
        <w:rPr>
          <w:rFonts w:ascii="Swiss 721 Condensed BT" w:hAnsi="Swiss 721 Condensed BT"/>
          <w:smallCaps/>
          <w:sz w:val="36"/>
        </w:rPr>
        <w:t xml:space="preserve">e </w:t>
      </w:r>
      <w:r w:rsidR="00792E70">
        <w:rPr>
          <w:rFonts w:ascii="Swiss 721 Condensed BT" w:hAnsi="Swiss 721 Condensed BT"/>
          <w:smallCaps/>
          <w:sz w:val="36"/>
        </w:rPr>
        <w:t>Ingeniería</w:t>
      </w:r>
      <w:r w:rsidRPr="00B17043">
        <w:rPr>
          <w:rFonts w:ascii="Swiss 721 Condensed BT" w:hAnsi="Swiss 721 Condensed BT"/>
          <w:smallCaps/>
          <w:sz w:val="36"/>
        </w:rPr>
        <w:t xml:space="preserve"> </w:t>
      </w:r>
      <w:r w:rsidR="00792E70">
        <w:rPr>
          <w:rFonts w:ascii="Swiss 721 Condensed BT" w:hAnsi="Swiss 721 Condensed BT"/>
          <w:smallCaps/>
          <w:sz w:val="36"/>
        </w:rPr>
        <w:t>–</w:t>
      </w:r>
      <w:r w:rsidR="00602C62">
        <w:rPr>
          <w:rFonts w:ascii="Swiss 721 Condensed BT" w:hAnsi="Swiss 721 Condensed BT"/>
          <w:smallCaps/>
          <w:sz w:val="36"/>
        </w:rPr>
        <w:t xml:space="preserve"> </w:t>
      </w:r>
      <w:r w:rsidR="00792E70">
        <w:rPr>
          <w:rFonts w:ascii="Swiss 721 Condensed BT" w:hAnsi="Swiss 721 Condensed BT"/>
          <w:smallCaps/>
          <w:sz w:val="36"/>
        </w:rPr>
        <w:t xml:space="preserve">Escuela de </w:t>
      </w:r>
      <w:r w:rsidRPr="00B17043">
        <w:rPr>
          <w:rFonts w:ascii="Swiss 721 Condensed BT" w:hAnsi="Swiss 721 Condensed BT"/>
          <w:smallCaps/>
          <w:sz w:val="36"/>
        </w:rPr>
        <w:t>Ingeniería</w:t>
      </w:r>
      <w:r w:rsidR="00792E70">
        <w:rPr>
          <w:rFonts w:ascii="Swiss 721 Condensed BT" w:hAnsi="Swiss 721 Condensed BT"/>
          <w:smallCaps/>
          <w:sz w:val="36"/>
        </w:rPr>
        <w:t xml:space="preserve"> Civil</w:t>
      </w:r>
      <w:r w:rsidRPr="00B17043">
        <w:rPr>
          <w:rFonts w:ascii="Swiss 721 Condensed BT" w:hAnsi="Swiss 721 Condensed BT"/>
          <w:smallCaps/>
          <w:sz w:val="36"/>
        </w:rPr>
        <w:t xml:space="preserve"> Biomédica</w:t>
      </w:r>
    </w:p>
    <w:p w14:paraId="40CA4EB5" w14:textId="77777777" w:rsidR="001A5881" w:rsidRDefault="001A5881" w:rsidP="000665E7">
      <w:pPr>
        <w:ind w:right="-1028"/>
      </w:pPr>
    </w:p>
    <w:p w14:paraId="2C3A42B5" w14:textId="77777777" w:rsidR="001A5881" w:rsidRDefault="001A5881" w:rsidP="000665E7">
      <w:pPr>
        <w:ind w:right="-1028"/>
      </w:pPr>
    </w:p>
    <w:p w14:paraId="521DE222" w14:textId="77777777" w:rsidR="001A5881" w:rsidRDefault="00792E70" w:rsidP="000665E7">
      <w:pPr>
        <w:ind w:right="-1028"/>
      </w:pPr>
      <w:r>
        <w:rPr>
          <w:noProof/>
          <w:lang w:val="en-US" w:eastAsia="en-US"/>
        </w:rPr>
        <w:drawing>
          <wp:anchor distT="0" distB="0" distL="114300" distR="114300" simplePos="0" relativeHeight="251647488" behindDoc="0" locked="0" layoutInCell="1" allowOverlap="1" wp14:anchorId="06768721" wp14:editId="6107718D">
            <wp:simplePos x="0" y="0"/>
            <wp:positionH relativeFrom="column">
              <wp:posOffset>1630045</wp:posOffset>
            </wp:positionH>
            <wp:positionV relativeFrom="paragraph">
              <wp:posOffset>116205</wp:posOffset>
            </wp:positionV>
            <wp:extent cx="2546350" cy="1187450"/>
            <wp:effectExtent l="0" t="0" r="6350" b="0"/>
            <wp:wrapTight wrapText="bothSides">
              <wp:wrapPolygon edited="0">
                <wp:start x="0" y="0"/>
                <wp:lineTo x="0" y="21138"/>
                <wp:lineTo x="21492" y="21138"/>
                <wp:lineTo x="21492" y="0"/>
                <wp:lineTo x="0" y="0"/>
              </wp:wrapPolygon>
            </wp:wrapTight>
            <wp:docPr id="7" name="Imagen 6" descr="::::private:var:folders:T9:T9jsROIpE5K94KUgazJkyE+++TI:-Tmp-:com.apple.mail.drag-T0x710790.tmp.etWGRu:LOGO-U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46350" cy="1187450"/>
                    </a:xfrm>
                    <a:prstGeom prst="rect">
                      <a:avLst/>
                    </a:prstGeom>
                    <a:noFill/>
                  </pic:spPr>
                </pic:pic>
              </a:graphicData>
            </a:graphic>
          </wp:anchor>
        </w:drawing>
      </w:r>
    </w:p>
    <w:p w14:paraId="5F791E06" w14:textId="77777777" w:rsidR="001A5881" w:rsidRDefault="001A5881" w:rsidP="000665E7">
      <w:pPr>
        <w:ind w:right="-1028"/>
      </w:pPr>
    </w:p>
    <w:p w14:paraId="4481A6B1" w14:textId="77777777" w:rsidR="001A5881" w:rsidRDefault="001A5881" w:rsidP="000665E7">
      <w:pPr>
        <w:ind w:right="-1028"/>
      </w:pPr>
    </w:p>
    <w:p w14:paraId="3CE4BE53" w14:textId="77777777" w:rsidR="001A5881" w:rsidRDefault="001A5881" w:rsidP="000665E7">
      <w:pPr>
        <w:ind w:right="-1028"/>
      </w:pPr>
    </w:p>
    <w:p w14:paraId="2E6650D1" w14:textId="77777777" w:rsidR="001A5881" w:rsidRDefault="001A5881" w:rsidP="000665E7">
      <w:pPr>
        <w:ind w:right="-1028"/>
      </w:pPr>
    </w:p>
    <w:p w14:paraId="26373386" w14:textId="77777777" w:rsidR="001A5881" w:rsidRDefault="001A5881" w:rsidP="000665E7">
      <w:pPr>
        <w:ind w:right="-1028"/>
        <w:jc w:val="center"/>
      </w:pPr>
    </w:p>
    <w:p w14:paraId="2EC06E1A" w14:textId="77777777" w:rsidR="001A5881" w:rsidRDefault="001A5881" w:rsidP="000665E7">
      <w:pPr>
        <w:ind w:right="-1028"/>
        <w:jc w:val="center"/>
      </w:pPr>
    </w:p>
    <w:p w14:paraId="274CADCB" w14:textId="77777777" w:rsidR="001A5881" w:rsidRDefault="001A5881" w:rsidP="000665E7">
      <w:pPr>
        <w:ind w:right="-1028"/>
        <w:jc w:val="center"/>
      </w:pPr>
    </w:p>
    <w:p w14:paraId="43B41020" w14:textId="77777777" w:rsidR="001A5881" w:rsidRDefault="001A5881" w:rsidP="00BC5DB3">
      <w:pPr>
        <w:ind w:right="-1028"/>
        <w:jc w:val="center"/>
        <w:rPr>
          <w:rFonts w:ascii="Swiss 721 Bold Condensed BT" w:hAnsi="Swiss 721 Bold Condensed BT"/>
          <w:caps/>
          <w:smallCaps/>
          <w:sz w:val="40"/>
          <w:szCs w:val="40"/>
        </w:rPr>
      </w:pPr>
    </w:p>
    <w:p w14:paraId="6DDB6B1F" w14:textId="77777777" w:rsidR="001A5881" w:rsidRDefault="001A5881" w:rsidP="00BC5DB3">
      <w:pPr>
        <w:ind w:right="-1028"/>
        <w:jc w:val="center"/>
        <w:rPr>
          <w:rFonts w:ascii="Swiss 721 Bold Condensed BT" w:hAnsi="Swiss 721 Bold Condensed BT"/>
          <w:caps/>
          <w:smallCaps/>
          <w:sz w:val="40"/>
          <w:szCs w:val="40"/>
        </w:rPr>
      </w:pPr>
    </w:p>
    <w:p w14:paraId="15A979C1" w14:textId="77777777" w:rsidR="001A5881" w:rsidRDefault="001A5881" w:rsidP="00BC5DB3">
      <w:pPr>
        <w:ind w:right="-1028"/>
        <w:jc w:val="center"/>
        <w:rPr>
          <w:rFonts w:ascii="Swiss 721 Bold Condensed BT" w:hAnsi="Swiss 721 Bold Condensed BT"/>
          <w:caps/>
          <w:smallCaps/>
          <w:sz w:val="40"/>
          <w:szCs w:val="40"/>
        </w:rPr>
      </w:pPr>
    </w:p>
    <w:p w14:paraId="1C6DFCEE" w14:textId="10D0D073" w:rsidR="001A5881" w:rsidRDefault="00D2200F" w:rsidP="00D2200F">
      <w:pPr>
        <w:ind w:right="-1028"/>
        <w:jc w:val="center"/>
        <w:rPr>
          <w:rFonts w:ascii="Swiss 721 Condensed BT" w:hAnsi="Swiss 721 Condensed BT"/>
          <w:caps/>
          <w:smallCaps/>
        </w:rPr>
      </w:pPr>
      <w:r>
        <w:rPr>
          <w:rFonts w:ascii="Swiss 721 Bold Condensed BT" w:hAnsi="Swiss 721 Bold Condensed BT"/>
          <w:caps/>
          <w:smallCaps/>
          <w:sz w:val="40"/>
          <w:szCs w:val="40"/>
        </w:rPr>
        <w:t xml:space="preserve">Desarrollo de una plataforma de captura de movimiento Ambulatorio por Medio de Sensores Inerciales </w:t>
      </w:r>
    </w:p>
    <w:p w14:paraId="428D0715" w14:textId="77777777" w:rsidR="001A5881" w:rsidRDefault="001A5881" w:rsidP="00BC5DB3">
      <w:pPr>
        <w:ind w:right="-1028"/>
        <w:jc w:val="center"/>
        <w:rPr>
          <w:rFonts w:ascii="Swiss 721 Condensed BT" w:hAnsi="Swiss 721 Condensed BT"/>
          <w:caps/>
          <w:smallCaps/>
        </w:rPr>
      </w:pPr>
    </w:p>
    <w:p w14:paraId="615621CF" w14:textId="77777777" w:rsidR="00D2200F" w:rsidRDefault="00D2200F" w:rsidP="00BC5DB3">
      <w:pPr>
        <w:ind w:right="-1028"/>
        <w:jc w:val="center"/>
        <w:rPr>
          <w:rFonts w:ascii="Swiss 721 Condensed BT" w:hAnsi="Swiss 721 Condensed BT"/>
          <w:caps/>
          <w:smallCaps/>
        </w:rPr>
      </w:pPr>
    </w:p>
    <w:p w14:paraId="37559B8D" w14:textId="77777777" w:rsidR="001A5881" w:rsidRDefault="001A5881" w:rsidP="00BC5DB3">
      <w:pPr>
        <w:ind w:right="-1028"/>
        <w:jc w:val="center"/>
        <w:rPr>
          <w:rFonts w:ascii="Swiss 721 Condensed BT" w:hAnsi="Swiss 721 Condensed BT"/>
          <w:caps/>
          <w:smallCaps/>
        </w:rPr>
      </w:pPr>
      <w:r w:rsidRPr="00B17043">
        <w:rPr>
          <w:rFonts w:ascii="Swiss 721 Condensed BT" w:hAnsi="Swiss 721 Condensed BT"/>
          <w:caps/>
          <w:smallCaps/>
        </w:rPr>
        <w:t xml:space="preserve">TRABAJO </w:t>
      </w:r>
      <w:r>
        <w:rPr>
          <w:rFonts w:ascii="Swiss 721 Condensed BT" w:hAnsi="Swiss 721 Condensed BT"/>
          <w:caps/>
          <w:smallCaps/>
        </w:rPr>
        <w:t xml:space="preserve">Realizado como requerimiento parcial </w:t>
      </w:r>
    </w:p>
    <w:p w14:paraId="4D772C2A" w14:textId="35D98B18" w:rsidR="001A5881" w:rsidRDefault="001A5881">
      <w:pPr>
        <w:ind w:right="-1028"/>
        <w:jc w:val="center"/>
        <w:rPr>
          <w:rFonts w:ascii="Swiss 721 Condensed BT" w:hAnsi="Swiss 721 Condensed BT"/>
          <w:caps/>
          <w:smallCaps/>
        </w:rPr>
      </w:pPr>
      <w:r w:rsidRPr="00B17043">
        <w:rPr>
          <w:rFonts w:ascii="Swiss 721 Condensed BT" w:hAnsi="Swiss 721 Condensed BT"/>
          <w:caps/>
          <w:smallCaps/>
        </w:rPr>
        <w:t>PARA OPTAR AL TÍTULO DE</w:t>
      </w:r>
    </w:p>
    <w:p w14:paraId="6FE61E2C" w14:textId="77777777" w:rsidR="001A5881" w:rsidRDefault="001A5881" w:rsidP="00BC5DB3">
      <w:pPr>
        <w:ind w:right="-1028"/>
        <w:jc w:val="center"/>
        <w:rPr>
          <w:rFonts w:ascii="Swiss 721 Condensed BT" w:hAnsi="Swiss 721 Condensed BT"/>
          <w:caps/>
          <w:smallCaps/>
        </w:rPr>
      </w:pPr>
    </w:p>
    <w:p w14:paraId="79E0DCD7" w14:textId="75B9DDD9" w:rsidR="001A5881" w:rsidRDefault="000A3420">
      <w:pPr>
        <w:ind w:right="-1028"/>
        <w:jc w:val="center"/>
        <w:rPr>
          <w:rFonts w:ascii="Swiss 721 Condensed BT" w:hAnsi="Swiss 721 Condensed BT"/>
          <w:caps/>
          <w:smallCaps/>
        </w:rPr>
      </w:pPr>
      <w:r>
        <w:rPr>
          <w:rFonts w:ascii="Swiss 721 Condensed BT" w:hAnsi="Swiss 721 Condensed BT"/>
          <w:caps/>
          <w:smallCaps/>
          <w:sz w:val="28"/>
          <w:szCs w:val="28"/>
        </w:rPr>
        <w:t>I</w:t>
      </w:r>
      <w:r w:rsidR="001A5881" w:rsidRPr="00AB7B60">
        <w:rPr>
          <w:rFonts w:ascii="Swiss 721 Condensed BT" w:hAnsi="Swiss 721 Condensed BT"/>
          <w:caps/>
          <w:smallCaps/>
          <w:sz w:val="28"/>
          <w:szCs w:val="28"/>
        </w:rPr>
        <w:t>NGENIERO CIVIL BIOMÉDICO</w:t>
      </w:r>
    </w:p>
    <w:p w14:paraId="4285110D" w14:textId="77777777" w:rsidR="001A5881" w:rsidRDefault="001A5881" w:rsidP="00BC5DB3">
      <w:pPr>
        <w:ind w:right="-1028"/>
        <w:jc w:val="center"/>
        <w:rPr>
          <w:rFonts w:ascii="Swiss 721 Condensed BT" w:hAnsi="Swiss 721 Condensed BT"/>
          <w:caps/>
          <w:smallCaps/>
        </w:rPr>
      </w:pPr>
    </w:p>
    <w:p w14:paraId="05EBFDC3" w14:textId="77777777" w:rsidR="001A5881" w:rsidRPr="00B17043" w:rsidRDefault="001A5881" w:rsidP="00BC5DB3">
      <w:pPr>
        <w:ind w:right="-1028"/>
        <w:jc w:val="center"/>
        <w:rPr>
          <w:rFonts w:ascii="Swiss 721 Condensed BT" w:hAnsi="Swiss 721 Condensed BT"/>
          <w:caps/>
          <w:smallCaps/>
        </w:rPr>
      </w:pPr>
      <w:r>
        <w:rPr>
          <w:rFonts w:ascii="Swiss 721 Condensed BT" w:hAnsi="Swiss 721 Condensed BT"/>
          <w:caps/>
          <w:smallCaps/>
        </w:rPr>
        <w:t>por</w:t>
      </w:r>
    </w:p>
    <w:p w14:paraId="4972D3BE" w14:textId="77777777" w:rsidR="001A5881" w:rsidRPr="00B17043" w:rsidRDefault="001A5881" w:rsidP="00BC5DB3">
      <w:pPr>
        <w:ind w:right="-1028"/>
        <w:jc w:val="center"/>
        <w:rPr>
          <w:rFonts w:ascii="Swiss 721 Condensed BT" w:hAnsi="Swiss 721 Condensed BT"/>
          <w:caps/>
          <w:smallCaps/>
        </w:rPr>
      </w:pPr>
    </w:p>
    <w:p w14:paraId="5531F8D0" w14:textId="77777777" w:rsidR="001A5881" w:rsidRPr="00AB7B60" w:rsidRDefault="00AB0606" w:rsidP="00BC5DB3">
      <w:pPr>
        <w:ind w:right="-1028"/>
        <w:jc w:val="center"/>
        <w:rPr>
          <w:rFonts w:ascii="Swiss 721 Condensed BT" w:hAnsi="Swiss 721 Condensed BT"/>
          <w:b/>
          <w:bCs/>
          <w:caps/>
          <w:smallCaps/>
          <w:sz w:val="28"/>
          <w:szCs w:val="28"/>
        </w:rPr>
      </w:pPr>
      <w:r>
        <w:rPr>
          <w:rFonts w:ascii="Swiss 721 Condensed BT" w:hAnsi="Swiss 721 Condensed BT"/>
          <w:b/>
          <w:bCs/>
          <w:caps/>
          <w:smallCaps/>
          <w:sz w:val="28"/>
          <w:szCs w:val="28"/>
        </w:rPr>
        <w:t>Sebastián Andrés Sepúlveda San Martín</w:t>
      </w:r>
    </w:p>
    <w:p w14:paraId="792326C4" w14:textId="77777777" w:rsidR="001A5881" w:rsidRDefault="001A5881" w:rsidP="00BC5DB3">
      <w:pPr>
        <w:ind w:right="-1028"/>
        <w:jc w:val="center"/>
        <w:rPr>
          <w:rFonts w:ascii="Swiss 721 Condensed BT" w:hAnsi="Swiss 721 Condensed BT"/>
          <w:caps/>
          <w:smallCaps/>
        </w:rPr>
      </w:pPr>
    </w:p>
    <w:p w14:paraId="2A566228" w14:textId="77777777" w:rsidR="001A5881" w:rsidRPr="00B17043" w:rsidRDefault="001A5881" w:rsidP="00BC5DB3">
      <w:pPr>
        <w:ind w:right="-1028"/>
        <w:jc w:val="center"/>
        <w:rPr>
          <w:rFonts w:ascii="Swiss 721 Condensed BT" w:hAnsi="Swiss 721 Condensed BT"/>
          <w:caps/>
          <w:smallCaps/>
        </w:rPr>
      </w:pPr>
    </w:p>
    <w:p w14:paraId="4F004FD4" w14:textId="77777777" w:rsidR="001A5881" w:rsidRPr="00AB7B60" w:rsidRDefault="001A5881" w:rsidP="00BC5DB3">
      <w:pPr>
        <w:ind w:right="-1028"/>
        <w:jc w:val="center"/>
        <w:rPr>
          <w:rFonts w:ascii="Swiss 721 Condensed BT" w:hAnsi="Swiss 721 Condensed BT"/>
          <w:smallCaps/>
        </w:rPr>
      </w:pPr>
      <w:r w:rsidRPr="00AB7B60">
        <w:rPr>
          <w:rFonts w:ascii="Swiss 721 Condensed BT" w:hAnsi="Swiss 721 Condensed BT"/>
          <w:smallCaps/>
        </w:rPr>
        <w:t xml:space="preserve">PROFESOR GUÍA: </w:t>
      </w:r>
      <w:r w:rsidR="00AB0606">
        <w:rPr>
          <w:rFonts w:ascii="Swiss 721 Condensed BT" w:hAnsi="Swiss 721 Condensed BT"/>
          <w:smallCaps/>
        </w:rPr>
        <w:t>Dr.</w:t>
      </w:r>
      <w:r w:rsidRPr="00AB7B60">
        <w:rPr>
          <w:rFonts w:ascii="Swiss 721 Condensed BT" w:hAnsi="Swiss 721 Condensed BT"/>
          <w:smallCaps/>
        </w:rPr>
        <w:t xml:space="preserve"> </w:t>
      </w:r>
      <w:r w:rsidR="00AB0606">
        <w:rPr>
          <w:rFonts w:ascii="Swiss 721 Condensed BT" w:hAnsi="Swiss 721 Condensed BT"/>
          <w:smallCaps/>
        </w:rPr>
        <w:t>Pablo Reyes</w:t>
      </w:r>
    </w:p>
    <w:p w14:paraId="5A0353CD" w14:textId="77777777" w:rsidR="001A5881" w:rsidRPr="00AB7B60" w:rsidRDefault="001A5881" w:rsidP="00BC5DB3">
      <w:pPr>
        <w:ind w:right="-1028"/>
        <w:jc w:val="center"/>
        <w:rPr>
          <w:rFonts w:ascii="Swiss 721 Condensed BT" w:hAnsi="Swiss 721 Condensed BT"/>
          <w:smallCaps/>
        </w:rPr>
      </w:pPr>
      <w:r w:rsidRPr="00AB7B60">
        <w:rPr>
          <w:rFonts w:ascii="Swiss 721 Condensed BT" w:hAnsi="Swiss 721 Condensed BT"/>
          <w:smallCaps/>
        </w:rPr>
        <w:t xml:space="preserve">PRFESOR CO-GUÍA: </w:t>
      </w:r>
      <w:r w:rsidR="00AB0606">
        <w:rPr>
          <w:rFonts w:ascii="Swiss 721 Condensed BT" w:hAnsi="Swiss 721 Condensed BT"/>
          <w:smallCaps/>
        </w:rPr>
        <w:t>Dr. Alejandro Weinstein</w:t>
      </w:r>
    </w:p>
    <w:p w14:paraId="4CB2CCDE" w14:textId="77777777" w:rsidR="001A5881" w:rsidRDefault="001A5881" w:rsidP="00BC5DB3">
      <w:pPr>
        <w:ind w:right="-1028"/>
        <w:jc w:val="center"/>
        <w:rPr>
          <w:rFonts w:ascii="Swiss 721 Condensed BT" w:hAnsi="Swiss 721 Condensed BT"/>
          <w:caps/>
          <w:smallCaps/>
        </w:rPr>
      </w:pPr>
    </w:p>
    <w:p w14:paraId="026A41FC" w14:textId="77777777" w:rsidR="001A5881" w:rsidRDefault="001A5881" w:rsidP="00BC5DB3">
      <w:pPr>
        <w:ind w:right="-1028"/>
        <w:jc w:val="center"/>
        <w:rPr>
          <w:rFonts w:ascii="Swiss 721 Condensed BT" w:hAnsi="Swiss 721 Condensed BT"/>
          <w:caps/>
          <w:smallCaps/>
        </w:rPr>
      </w:pPr>
    </w:p>
    <w:p w14:paraId="41721226" w14:textId="77777777" w:rsidR="001A5881" w:rsidRPr="00B17043" w:rsidRDefault="001A5881" w:rsidP="00BC5DB3">
      <w:pPr>
        <w:ind w:right="-1028"/>
        <w:jc w:val="center"/>
        <w:rPr>
          <w:rFonts w:ascii="Swiss 721 Condensed BT" w:hAnsi="Swiss 721 Condensed BT"/>
          <w:caps/>
          <w:smallCaps/>
        </w:rPr>
      </w:pPr>
    </w:p>
    <w:p w14:paraId="502F1F16" w14:textId="77777777" w:rsidR="001A5881" w:rsidRPr="00B17043" w:rsidRDefault="00AB0606" w:rsidP="00BC5DB3">
      <w:pPr>
        <w:ind w:right="-1028"/>
        <w:jc w:val="center"/>
        <w:rPr>
          <w:rFonts w:ascii="Swiss 721 Condensed BT" w:hAnsi="Swiss 721 Condensed BT"/>
          <w:caps/>
          <w:smallCaps/>
        </w:rPr>
      </w:pPr>
      <w:r>
        <w:rPr>
          <w:rFonts w:ascii="Swiss 721 Condensed BT" w:hAnsi="Swiss 721 Condensed BT"/>
          <w:caps/>
          <w:smallCaps/>
        </w:rPr>
        <w:t>Octubre</w:t>
      </w:r>
      <w:r w:rsidR="001A5881" w:rsidRPr="00B17043">
        <w:rPr>
          <w:rFonts w:ascii="Swiss 721 Condensed BT" w:hAnsi="Swiss 721 Condensed BT"/>
          <w:caps/>
          <w:smallCaps/>
        </w:rPr>
        <w:t xml:space="preserve">, </w:t>
      </w:r>
      <w:r>
        <w:rPr>
          <w:rFonts w:ascii="Swiss 721 Condensed BT" w:hAnsi="Swiss 721 Condensed BT"/>
          <w:caps/>
          <w:smallCaps/>
        </w:rPr>
        <w:t>2014</w:t>
      </w:r>
    </w:p>
    <w:p w14:paraId="3AC87352" w14:textId="77777777" w:rsidR="001A5881" w:rsidRPr="00B17043" w:rsidRDefault="001A5881" w:rsidP="00BC5DB3">
      <w:pPr>
        <w:ind w:right="-1028"/>
        <w:jc w:val="center"/>
        <w:rPr>
          <w:rFonts w:ascii="Swiss 721 Condensed BT" w:hAnsi="Swiss 721 Condensed BT"/>
          <w:caps/>
          <w:smallCaps/>
        </w:rPr>
      </w:pPr>
      <w:r w:rsidRPr="00B17043">
        <w:rPr>
          <w:rFonts w:ascii="Swiss 721 Condensed BT" w:hAnsi="Swiss 721 Condensed BT"/>
          <w:caps/>
          <w:smallCaps/>
        </w:rPr>
        <w:t>Valparaíso – Chile</w:t>
      </w:r>
    </w:p>
    <w:p w14:paraId="36FCF2F2" w14:textId="77777777" w:rsidR="001A5881" w:rsidRDefault="001A5881" w:rsidP="000665E7">
      <w:pPr>
        <w:ind w:right="-1028"/>
        <w:jc w:val="center"/>
      </w:pPr>
    </w:p>
    <w:p w14:paraId="210105CF" w14:textId="3D8A4475" w:rsidR="001A5881" w:rsidRDefault="000651A7" w:rsidP="00B7439C">
      <w:pPr>
        <w:rPr>
          <w:rFonts w:ascii="Calibri" w:hAnsi="Calibri"/>
          <w:spacing w:val="60"/>
          <w:sz w:val="36"/>
        </w:rPr>
        <w:sectPr w:rsidR="001A5881">
          <w:headerReference w:type="even" r:id="rId9"/>
          <w:headerReference w:type="default" r:id="rId10"/>
          <w:type w:val="oddPage"/>
          <w:pgSz w:w="12240" w:h="15840"/>
          <w:pgMar w:top="1814" w:right="2722" w:bottom="1440" w:left="1474" w:header="720" w:footer="720" w:gutter="0"/>
          <w:cols w:space="720"/>
          <w:titlePg/>
        </w:sectPr>
      </w:pPr>
      <w:r>
        <w:rPr>
          <w:noProof/>
          <w:lang w:val="en-US" w:eastAsia="en-US"/>
        </w:rPr>
        <w:lastRenderedPageBreak/>
        <mc:AlternateContent>
          <mc:Choice Requires="wps">
            <w:drawing>
              <wp:anchor distT="0" distB="0" distL="114300" distR="114300" simplePos="0" relativeHeight="251653632" behindDoc="1" locked="0" layoutInCell="1" allowOverlap="1" wp14:anchorId="5CB2378C" wp14:editId="792FE5A8">
                <wp:simplePos x="0" y="0"/>
                <wp:positionH relativeFrom="page">
                  <wp:posOffset>366395</wp:posOffset>
                </wp:positionH>
                <wp:positionV relativeFrom="page">
                  <wp:posOffset>298450</wp:posOffset>
                </wp:positionV>
                <wp:extent cx="7038975" cy="9344025"/>
                <wp:effectExtent l="0" t="0" r="28575" b="28575"/>
                <wp:wrapNone/>
                <wp:docPr id="41"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38975" cy="9344025"/>
                        </a:xfrm>
                        <a:prstGeom prst="roundRect">
                          <a:avLst>
                            <a:gd name="adj" fmla="val 0"/>
                          </a:avLst>
                        </a:prstGeom>
                        <a:noFill/>
                        <a:ln w="12700">
                          <a:solidFill>
                            <a:srgbClr val="000000"/>
                          </a:solidFill>
                          <a:round/>
                          <a:headEnd/>
                          <a:tailEnd/>
                        </a:ln>
                        <a:extLst>
                          <a:ext uri="{909E8E84-426E-40DD-AFC4-6F175D3DCCD1}">
                            <a14:hiddenFill xmlns:a14="http://schemas.microsoft.com/office/drawing/2010/main">
                              <a:solidFill>
                                <a:srgbClr val="F2F2F2"/>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F633D79" id="AutoShape 7" o:spid="_x0000_s1026" style="position:absolute;margin-left:28.85pt;margin-top:23.5pt;width:554.25pt;height:735.7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" filled="f" fillcolor="#f2f2f2" strokeweight="1pt">
                <w10:wrap anchorx="page" anchory="page"/>
              </v:roundrect>
            </w:pict>
          </mc:Fallback>
        </mc:AlternateContent>
      </w: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723DE">
      <w:pPr>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575381DB" w14:textId="77777777" w:rsidR="00A411C9" w:rsidRDefault="00A411C9" w:rsidP="002723DE">
      <w:pPr>
        <w:rPr>
          <w:rFonts w:ascii="Apple Garamond Light" w:hAnsi="Apple Garamond Light"/>
          <w:lang w:val="es-MX"/>
        </w:rPr>
      </w:pPr>
    </w:p>
    <w:p w14:paraId="36BD4FEB" w14:textId="2DCB2A43" w:rsidR="00A411C9" w:rsidRDefault="00A411C9" w:rsidP="002723DE">
      <w:pPr>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r w:rsidR="001840E7">
        <w:rPr>
          <w:rFonts w:ascii="Apple Garamond Light" w:hAnsi="Apple Garamond Light"/>
          <w:lang w:val="es-MX"/>
        </w:rPr>
        <w:t>,</w:t>
      </w:r>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Dr. Pablo Reyes y Dr. Alejandro Weinstein, por compartir sus conocimientos, experiencia y fortalecer mi formación.</w:t>
      </w:r>
    </w:p>
    <w:p w14:paraId="06B0F19F" w14:textId="77777777" w:rsidR="00A411C9" w:rsidRDefault="00A411C9" w:rsidP="002723DE">
      <w:pPr>
        <w:rPr>
          <w:rFonts w:ascii="Apple Garamond Light" w:hAnsi="Apple Garamond Light"/>
          <w:lang w:val="es-MX"/>
        </w:rPr>
      </w:pPr>
    </w:p>
    <w:p w14:paraId="17A37E4A" w14:textId="2E4E912C" w:rsidR="00A411C9" w:rsidRPr="00EE342F" w:rsidRDefault="00A411C9" w:rsidP="002723DE">
      <w:pPr>
        <w:rPr>
          <w:rFonts w:ascii="Apple Garamond Light" w:hAnsi="Apple Garamond Light"/>
          <w:lang w:val="es-MX"/>
        </w:rPr>
      </w:pPr>
      <w:r>
        <w:rPr>
          <w:rFonts w:ascii="Apple Garamond Light" w:hAnsi="Apple Garamond Light"/>
          <w:lang w:val="es-MX"/>
        </w:rPr>
        <w:t>A todos ellos, muchas gracias por compartir su tiempo conmigo.</w:t>
      </w:r>
    </w:p>
    <w:p w14:paraId="0A52CF3E" w14:textId="77777777" w:rsidR="001A5881" w:rsidRPr="00EE342F" w:rsidRDefault="001A588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25E52610" w14:textId="53DD335F" w:rsidR="001A5881" w:rsidRPr="009B36AE" w:rsidRDefault="000651A7" w:rsidP="008169C7">
      <w:pPr>
        <w:jc w:val="center"/>
        <w:rPr>
          <w:rFonts w:ascii="Apple Garamond Light" w:hAnsi="Apple Garamond Light"/>
          <w:sz w:val="28"/>
          <w:szCs w:val="28"/>
          <w:lang w:val="es-MX"/>
        </w:rPr>
      </w:pPr>
      <w:r>
        <w:rPr>
          <w:noProof/>
          <w:sz w:val="28"/>
          <w:szCs w:val="28"/>
          <w:lang w:val="en-US" w:eastAsia="en-US"/>
        </w:rPr>
        <w:lastRenderedPageBreak/>
        <mc:AlternateContent>
          <mc:Choice Requires="wps">
            <w:drawing>
              <wp:anchor distT="0" distB="0" distL="114300" distR="114300" simplePos="0" relativeHeight="251654656" behindDoc="1" locked="0" layoutInCell="1" allowOverlap="1" wp14:anchorId="3C09E3DB" wp14:editId="6FF98E83">
                <wp:simplePos x="0" y="0"/>
                <wp:positionH relativeFrom="page">
                  <wp:posOffset>603250</wp:posOffset>
                </wp:positionH>
                <wp:positionV relativeFrom="page">
                  <wp:posOffset>298450</wp:posOffset>
                </wp:positionV>
                <wp:extent cx="6569075" cy="9344025"/>
                <wp:effectExtent l="0" t="0" r="22225" b="28575"/>
                <wp:wrapNone/>
                <wp:docPr id="4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69075" cy="9344025"/>
                        </a:xfrm>
                        <a:prstGeom prst="roundRect">
                          <a:avLst>
                            <a:gd name="adj" fmla="val 0"/>
                          </a:avLst>
                        </a:prstGeom>
                        <a:noFill/>
                        <a:ln w="12700">
                          <a:solidFill>
                            <a:srgbClr val="000000"/>
                          </a:solidFill>
                          <a:round/>
                          <a:headEnd/>
                          <a:tailEnd/>
                        </a:ln>
                        <a:extLst>
                          <a:ext uri="{909E8E84-426E-40DD-AFC4-6F175D3DCCD1}">
                            <a14:hiddenFill xmlns:a14="http://schemas.microsoft.com/office/drawing/2010/main">
                              <a:solidFill>
                                <a:srgbClr val="F2F2F2"/>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4021BC" id="AutoShape 8" o:spid="_x0000_s1026" style="position:absolute;margin-left:47.5pt;margin-top:23.5pt;width:517.25pt;height:735.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4rnhgIAAB4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" filled="f" fillcolor="#f2f2f2" strokeweight="1pt">
                <w10:wrap anchorx="page" anchory="page"/>
              </v:roundrect>
            </w:pict>
          </mc:Fallback>
        </mc:AlternateContent>
      </w:r>
      <w:r w:rsidR="001A5881" w:rsidRPr="009B36AE">
        <w:rPr>
          <w:rFonts w:ascii="Apple Garamond Light" w:hAnsi="Apple Garamond Light"/>
          <w:sz w:val="28"/>
          <w:szCs w:val="28"/>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31A6071C"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r w:rsidR="00CB4401">
        <w:rPr>
          <w:rFonts w:ascii="Apple Garamond Light" w:hAnsi="Apple Garamond Light"/>
          <w:b w:val="0"/>
        </w:rPr>
        <w:t>convertido en</w:t>
      </w:r>
      <w:r w:rsidR="00CB4401" w:rsidRPr="00C82865">
        <w:rPr>
          <w:rFonts w:ascii="Apple Garamond Light" w:hAnsi="Apple Garamond Light"/>
          <w:b w:val="0"/>
        </w:rPr>
        <w:t xml:space="preserve"> </w:t>
      </w:r>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ce tecnológico de los Microelectromechanical Systems (MEMS) ha permitido obtener mejores características técnicas y mayor accesibilidad. Usando esta tecnología, los Inertial Measurement Unit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r w:rsidR="0012584C">
        <w:rPr>
          <w:rFonts w:ascii="Apple Garamond Light" w:hAnsi="Apple Garamond Light"/>
          <w:b w:val="0"/>
        </w:rPr>
        <w:t xml:space="preserve"> y</w:t>
      </w:r>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7027D3A6"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r w:rsidR="0012584C">
        <w:rPr>
          <w:rFonts w:ascii="Apple Garamond Light" w:hAnsi="Apple Garamond Light"/>
          <w:b w:val="0"/>
        </w:rPr>
        <w:t>s</w:t>
      </w:r>
      <w:r>
        <w:rPr>
          <w:rFonts w:ascii="Apple Garamond Light" w:hAnsi="Apple Garamond Light"/>
          <w:b w:val="0"/>
        </w:rPr>
        <w:t xml:space="preserve"> para crear </w:t>
      </w:r>
      <w:r w:rsidR="0012584C">
        <w:rPr>
          <w:rFonts w:ascii="Apple Garamond Light" w:hAnsi="Apple Garamond Light"/>
          <w:b w:val="0"/>
        </w:rPr>
        <w:t>una</w:t>
      </w:r>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r w:rsidR="008A5049">
        <w:rPr>
          <w:rFonts w:ascii="Apple Garamond Light" w:hAnsi="Apple Garamond Light"/>
          <w:b w:val="0"/>
          <w:i w:val="0"/>
        </w:rPr>
        <w:t xml:space="preserve">un </w:t>
      </w:r>
      <w:r w:rsidR="00FC65D3">
        <w:rPr>
          <w:rFonts w:ascii="Apple Garamond Light" w:hAnsi="Apple Garamond Light"/>
          <w:b w:val="0"/>
        </w:rPr>
        <w:t>smartphone</w:t>
      </w:r>
      <w:r>
        <w:rPr>
          <w:rFonts w:ascii="Apple Garamond Light" w:hAnsi="Apple Garamond Light"/>
          <w:b w:val="0"/>
        </w:rPr>
        <w:t xml:space="preserve">, </w:t>
      </w:r>
      <w:r w:rsidR="00FC65D3">
        <w:rPr>
          <w:rFonts w:ascii="Apple Garamond Light" w:hAnsi="Apple Garamond Light"/>
          <w:b w:val="0"/>
        </w:rPr>
        <w:t xml:space="preserve">tablet </w:t>
      </w:r>
      <w:r>
        <w:rPr>
          <w:rFonts w:ascii="Apple Garamond Light" w:hAnsi="Apple Garamond Light"/>
          <w:b w:val="0"/>
        </w:rPr>
        <w:t>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64FF98CD" w:rsidR="001A5BB6" w:rsidRDefault="001A5BB6">
      <w:pPr>
        <w:pStyle w:val="TTAbstract"/>
        <w:jc w:val="both"/>
        <w:rPr>
          <w:rFonts w:ascii="Apple Garamond Light" w:hAnsi="Apple Garamond Light"/>
          <w:b w:val="0"/>
        </w:rPr>
      </w:pPr>
      <w:r>
        <w:rPr>
          <w:rFonts w:ascii="Apple Garamond Light" w:hAnsi="Apple Garamond Light"/>
          <w:b w:val="0"/>
        </w:rPr>
        <w:t xml:space="preserve">Los resultados muestran que el diseño propuesto cumple con los objetivos y requisitos propuestos, asegurando modularidad tanto en hardware, software y arquitectura. El dispositivo fue probado para adquirir datos en un estudio de </w:t>
      </w:r>
      <w:r w:rsidR="00FC65D3">
        <w:rPr>
          <w:rFonts w:ascii="Apple Garamond Light" w:hAnsi="Apple Garamond Light"/>
          <w:b w:val="0"/>
        </w:rPr>
        <w:t xml:space="preserve">biomecánica </w:t>
      </w:r>
      <w:r>
        <w:rPr>
          <w:rFonts w:ascii="Apple Garamond Light" w:hAnsi="Apple Garamond Light"/>
          <w:b w:val="0"/>
        </w:rPr>
        <w:t>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36BC0E7A" w14:textId="0AA546EA" w:rsidR="001A5881" w:rsidRPr="00EE342F" w:rsidRDefault="001A5881" w:rsidP="00C41DE4">
      <w:pPr>
        <w:jc w:val="center"/>
        <w:rPr>
          <w:rFonts w:ascii="Apple Garamond" w:hAnsi="Apple Garamond"/>
          <w:b/>
          <w:sz w:val="40"/>
          <w:lang w:val="en-US"/>
        </w:rPr>
      </w:pPr>
      <w:r w:rsidRPr="00EA0C94">
        <w:rPr>
          <w:rFonts w:ascii="Apple Garamond" w:hAnsi="Apple Garamond"/>
          <w:b/>
          <w:sz w:val="40"/>
        </w:rPr>
        <w:lastRenderedPageBreak/>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60AA2A11" w14:textId="77777777" w:rsidR="00EC6950"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07749910" w:history="1">
            <w:r w:rsidR="00EC6950" w:rsidRPr="00B61045">
              <w:rPr>
                <w:rStyle w:val="Hipervnculo"/>
                <w:noProof/>
              </w:rPr>
              <w:t>1.</w:t>
            </w:r>
            <w:r w:rsidR="00EC6950">
              <w:rPr>
                <w:rFonts w:asciiTheme="minorHAnsi" w:eastAsiaTheme="minorEastAsia" w:hAnsiTheme="minorHAnsi" w:cstheme="minorBidi"/>
                <w:b w:val="0"/>
                <w:noProof/>
                <w:sz w:val="22"/>
                <w:szCs w:val="22"/>
                <w:lang w:val="en-US" w:eastAsia="en-US"/>
              </w:rPr>
              <w:tab/>
            </w:r>
            <w:r w:rsidR="00EC6950" w:rsidRPr="00B61045">
              <w:rPr>
                <w:rStyle w:val="Hipervnculo"/>
                <w:noProof/>
              </w:rPr>
              <w:t>Introducción</w:t>
            </w:r>
            <w:r w:rsidR="00EC6950">
              <w:rPr>
                <w:noProof/>
                <w:webHidden/>
              </w:rPr>
              <w:tab/>
            </w:r>
            <w:r w:rsidR="00EC6950">
              <w:rPr>
                <w:noProof/>
                <w:webHidden/>
              </w:rPr>
              <w:fldChar w:fldCharType="begin"/>
            </w:r>
            <w:r w:rsidR="00EC6950">
              <w:rPr>
                <w:noProof/>
                <w:webHidden/>
              </w:rPr>
              <w:instrText xml:space="preserve"> PAGEREF _Toc407749910 \h </w:instrText>
            </w:r>
            <w:r w:rsidR="00EC6950">
              <w:rPr>
                <w:noProof/>
                <w:webHidden/>
              </w:rPr>
            </w:r>
            <w:r w:rsidR="00EC6950">
              <w:rPr>
                <w:noProof/>
                <w:webHidden/>
              </w:rPr>
              <w:fldChar w:fldCharType="separate"/>
            </w:r>
            <w:r w:rsidR="00EC6950">
              <w:rPr>
                <w:noProof/>
                <w:webHidden/>
              </w:rPr>
              <w:t>1</w:t>
            </w:r>
            <w:r w:rsidR="00EC6950">
              <w:rPr>
                <w:noProof/>
                <w:webHidden/>
              </w:rPr>
              <w:fldChar w:fldCharType="end"/>
            </w:r>
          </w:hyperlink>
        </w:p>
        <w:p w14:paraId="7B1CAD1B" w14:textId="77777777" w:rsidR="00EC6950" w:rsidRDefault="009B5BF9">
          <w:pPr>
            <w:pStyle w:val="TDC2"/>
            <w:tabs>
              <w:tab w:val="right" w:pos="8039"/>
            </w:tabs>
            <w:rPr>
              <w:rFonts w:asciiTheme="minorHAnsi" w:eastAsiaTheme="minorEastAsia" w:hAnsiTheme="minorHAnsi" w:cstheme="minorBidi"/>
              <w:noProof/>
              <w:lang w:val="en-US" w:eastAsia="en-US"/>
            </w:rPr>
          </w:pPr>
          <w:hyperlink w:anchor="_Toc407749911" w:history="1">
            <w:r w:rsidR="00EC6950" w:rsidRPr="00B61045">
              <w:rPr>
                <w:rStyle w:val="Hipervnculo"/>
                <w:noProof/>
              </w:rPr>
              <w:t>1.1. Objetivo General</w:t>
            </w:r>
            <w:r w:rsidR="00EC6950">
              <w:rPr>
                <w:noProof/>
                <w:webHidden/>
              </w:rPr>
              <w:tab/>
            </w:r>
            <w:r w:rsidR="00EC6950">
              <w:rPr>
                <w:noProof/>
                <w:webHidden/>
              </w:rPr>
              <w:fldChar w:fldCharType="begin"/>
            </w:r>
            <w:r w:rsidR="00EC6950">
              <w:rPr>
                <w:noProof/>
                <w:webHidden/>
              </w:rPr>
              <w:instrText xml:space="preserve"> PAGEREF _Toc407749911 \h </w:instrText>
            </w:r>
            <w:r w:rsidR="00EC6950">
              <w:rPr>
                <w:noProof/>
                <w:webHidden/>
              </w:rPr>
            </w:r>
            <w:r w:rsidR="00EC6950">
              <w:rPr>
                <w:noProof/>
                <w:webHidden/>
              </w:rPr>
              <w:fldChar w:fldCharType="separate"/>
            </w:r>
            <w:r w:rsidR="00EC6950">
              <w:rPr>
                <w:noProof/>
                <w:webHidden/>
              </w:rPr>
              <w:t>2</w:t>
            </w:r>
            <w:r w:rsidR="00EC6950">
              <w:rPr>
                <w:noProof/>
                <w:webHidden/>
              </w:rPr>
              <w:fldChar w:fldCharType="end"/>
            </w:r>
          </w:hyperlink>
        </w:p>
        <w:p w14:paraId="1629EA55" w14:textId="77777777" w:rsidR="00EC6950" w:rsidRDefault="009B5BF9">
          <w:pPr>
            <w:pStyle w:val="TDC2"/>
            <w:tabs>
              <w:tab w:val="right" w:pos="8039"/>
            </w:tabs>
            <w:rPr>
              <w:rFonts w:asciiTheme="minorHAnsi" w:eastAsiaTheme="minorEastAsia" w:hAnsiTheme="minorHAnsi" w:cstheme="minorBidi"/>
              <w:noProof/>
              <w:lang w:val="en-US" w:eastAsia="en-US"/>
            </w:rPr>
          </w:pPr>
          <w:hyperlink w:anchor="_Toc407749912" w:history="1">
            <w:r w:rsidR="00EC6950" w:rsidRPr="00B61045">
              <w:rPr>
                <w:rStyle w:val="Hipervnculo"/>
                <w:noProof/>
              </w:rPr>
              <w:t>1.2. Objetivo específico</w:t>
            </w:r>
            <w:r w:rsidR="00EC6950">
              <w:rPr>
                <w:noProof/>
                <w:webHidden/>
              </w:rPr>
              <w:tab/>
            </w:r>
            <w:r w:rsidR="00EC6950">
              <w:rPr>
                <w:noProof/>
                <w:webHidden/>
              </w:rPr>
              <w:fldChar w:fldCharType="begin"/>
            </w:r>
            <w:r w:rsidR="00EC6950">
              <w:rPr>
                <w:noProof/>
                <w:webHidden/>
              </w:rPr>
              <w:instrText xml:space="preserve"> PAGEREF _Toc407749912 \h </w:instrText>
            </w:r>
            <w:r w:rsidR="00EC6950">
              <w:rPr>
                <w:noProof/>
                <w:webHidden/>
              </w:rPr>
            </w:r>
            <w:r w:rsidR="00EC6950">
              <w:rPr>
                <w:noProof/>
                <w:webHidden/>
              </w:rPr>
              <w:fldChar w:fldCharType="separate"/>
            </w:r>
            <w:r w:rsidR="00EC6950">
              <w:rPr>
                <w:noProof/>
                <w:webHidden/>
              </w:rPr>
              <w:t>2</w:t>
            </w:r>
            <w:r w:rsidR="00EC6950">
              <w:rPr>
                <w:noProof/>
                <w:webHidden/>
              </w:rPr>
              <w:fldChar w:fldCharType="end"/>
            </w:r>
          </w:hyperlink>
        </w:p>
        <w:p w14:paraId="610F8CBA" w14:textId="77777777" w:rsidR="00EC6950" w:rsidRDefault="009B5BF9">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49913" w:history="1">
            <w:r w:rsidR="00EC6950" w:rsidRPr="00B61045">
              <w:rPr>
                <w:rStyle w:val="Hipervnculo"/>
                <w:noProof/>
              </w:rPr>
              <w:t>2.</w:t>
            </w:r>
            <w:r w:rsidR="00EC6950">
              <w:rPr>
                <w:rFonts w:asciiTheme="minorHAnsi" w:eastAsiaTheme="minorEastAsia" w:hAnsiTheme="minorHAnsi" w:cstheme="minorBidi"/>
                <w:b w:val="0"/>
                <w:noProof/>
                <w:sz w:val="22"/>
                <w:szCs w:val="22"/>
                <w:lang w:val="en-US" w:eastAsia="en-US"/>
              </w:rPr>
              <w:tab/>
            </w:r>
            <w:r w:rsidR="00EC6950" w:rsidRPr="00B61045">
              <w:rPr>
                <w:rStyle w:val="Hipervnculo"/>
                <w:noProof/>
              </w:rPr>
              <w:t>Análisis de la problemática</w:t>
            </w:r>
            <w:r w:rsidR="00EC6950">
              <w:rPr>
                <w:noProof/>
                <w:webHidden/>
              </w:rPr>
              <w:tab/>
            </w:r>
            <w:r w:rsidR="00EC6950">
              <w:rPr>
                <w:noProof/>
                <w:webHidden/>
              </w:rPr>
              <w:fldChar w:fldCharType="begin"/>
            </w:r>
            <w:r w:rsidR="00EC6950">
              <w:rPr>
                <w:noProof/>
                <w:webHidden/>
              </w:rPr>
              <w:instrText xml:space="preserve"> PAGEREF _Toc407749913 \h </w:instrText>
            </w:r>
            <w:r w:rsidR="00EC6950">
              <w:rPr>
                <w:noProof/>
                <w:webHidden/>
              </w:rPr>
            </w:r>
            <w:r w:rsidR="00EC6950">
              <w:rPr>
                <w:noProof/>
                <w:webHidden/>
              </w:rPr>
              <w:fldChar w:fldCharType="separate"/>
            </w:r>
            <w:r w:rsidR="00EC6950">
              <w:rPr>
                <w:noProof/>
                <w:webHidden/>
              </w:rPr>
              <w:t>3</w:t>
            </w:r>
            <w:r w:rsidR="00EC6950">
              <w:rPr>
                <w:noProof/>
                <w:webHidden/>
              </w:rPr>
              <w:fldChar w:fldCharType="end"/>
            </w:r>
          </w:hyperlink>
        </w:p>
        <w:p w14:paraId="2C96B136" w14:textId="77777777" w:rsidR="00EC6950" w:rsidRDefault="009B5BF9">
          <w:pPr>
            <w:pStyle w:val="TDC2"/>
            <w:tabs>
              <w:tab w:val="right" w:pos="8039"/>
            </w:tabs>
            <w:rPr>
              <w:rFonts w:asciiTheme="minorHAnsi" w:eastAsiaTheme="minorEastAsia" w:hAnsiTheme="minorHAnsi" w:cstheme="minorBidi"/>
              <w:noProof/>
              <w:lang w:val="en-US" w:eastAsia="en-US"/>
            </w:rPr>
          </w:pPr>
          <w:hyperlink w:anchor="_Toc407749914" w:history="1">
            <w:r w:rsidR="00EC6950" w:rsidRPr="00B61045">
              <w:rPr>
                <w:rStyle w:val="Hipervnculo"/>
                <w:noProof/>
              </w:rPr>
              <w:t>2.1. Estado del arte</w:t>
            </w:r>
            <w:r w:rsidR="00EC6950">
              <w:rPr>
                <w:noProof/>
                <w:webHidden/>
              </w:rPr>
              <w:tab/>
            </w:r>
            <w:r w:rsidR="00EC6950">
              <w:rPr>
                <w:noProof/>
                <w:webHidden/>
              </w:rPr>
              <w:fldChar w:fldCharType="begin"/>
            </w:r>
            <w:r w:rsidR="00EC6950">
              <w:rPr>
                <w:noProof/>
                <w:webHidden/>
              </w:rPr>
              <w:instrText xml:space="preserve"> PAGEREF _Toc407749914 \h </w:instrText>
            </w:r>
            <w:r w:rsidR="00EC6950">
              <w:rPr>
                <w:noProof/>
                <w:webHidden/>
              </w:rPr>
            </w:r>
            <w:r w:rsidR="00EC6950">
              <w:rPr>
                <w:noProof/>
                <w:webHidden/>
              </w:rPr>
              <w:fldChar w:fldCharType="separate"/>
            </w:r>
            <w:r w:rsidR="00EC6950">
              <w:rPr>
                <w:noProof/>
                <w:webHidden/>
              </w:rPr>
              <w:t>5</w:t>
            </w:r>
            <w:r w:rsidR="00EC6950">
              <w:rPr>
                <w:noProof/>
                <w:webHidden/>
              </w:rPr>
              <w:fldChar w:fldCharType="end"/>
            </w:r>
          </w:hyperlink>
        </w:p>
        <w:p w14:paraId="2C191ED7"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15" w:history="1">
            <w:r w:rsidR="00EC6950" w:rsidRPr="00B61045">
              <w:rPr>
                <w:rStyle w:val="Hipervnculo"/>
                <w:noProof/>
              </w:rPr>
              <w:t>2.1.1. Respecto a los algoritmos de fusión</w:t>
            </w:r>
            <w:r w:rsidR="00EC6950">
              <w:rPr>
                <w:noProof/>
                <w:webHidden/>
              </w:rPr>
              <w:tab/>
            </w:r>
            <w:r w:rsidR="00EC6950">
              <w:rPr>
                <w:noProof/>
                <w:webHidden/>
              </w:rPr>
              <w:fldChar w:fldCharType="begin"/>
            </w:r>
            <w:r w:rsidR="00EC6950">
              <w:rPr>
                <w:noProof/>
                <w:webHidden/>
              </w:rPr>
              <w:instrText xml:space="preserve"> PAGEREF _Toc407749915 \h </w:instrText>
            </w:r>
            <w:r w:rsidR="00EC6950">
              <w:rPr>
                <w:noProof/>
                <w:webHidden/>
              </w:rPr>
            </w:r>
            <w:r w:rsidR="00EC6950">
              <w:rPr>
                <w:noProof/>
                <w:webHidden/>
              </w:rPr>
              <w:fldChar w:fldCharType="separate"/>
            </w:r>
            <w:r w:rsidR="00EC6950">
              <w:rPr>
                <w:noProof/>
                <w:webHidden/>
              </w:rPr>
              <w:t>5</w:t>
            </w:r>
            <w:r w:rsidR="00EC6950">
              <w:rPr>
                <w:noProof/>
                <w:webHidden/>
              </w:rPr>
              <w:fldChar w:fldCharType="end"/>
            </w:r>
          </w:hyperlink>
        </w:p>
        <w:p w14:paraId="5AC0D6C0"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16" w:history="1">
            <w:r w:rsidR="00EC6950" w:rsidRPr="00B61045">
              <w:rPr>
                <w:rStyle w:val="Hipervnculo"/>
                <w:noProof/>
              </w:rPr>
              <w:t>2.1.2. Respecto a la utilización EMG con IMU</w:t>
            </w:r>
            <w:r w:rsidR="00EC6950">
              <w:rPr>
                <w:noProof/>
                <w:webHidden/>
              </w:rPr>
              <w:tab/>
            </w:r>
            <w:r w:rsidR="00EC6950">
              <w:rPr>
                <w:noProof/>
                <w:webHidden/>
              </w:rPr>
              <w:fldChar w:fldCharType="begin"/>
            </w:r>
            <w:r w:rsidR="00EC6950">
              <w:rPr>
                <w:noProof/>
                <w:webHidden/>
              </w:rPr>
              <w:instrText xml:space="preserve"> PAGEREF _Toc407749916 \h </w:instrText>
            </w:r>
            <w:r w:rsidR="00EC6950">
              <w:rPr>
                <w:noProof/>
                <w:webHidden/>
              </w:rPr>
            </w:r>
            <w:r w:rsidR="00EC6950">
              <w:rPr>
                <w:noProof/>
                <w:webHidden/>
              </w:rPr>
              <w:fldChar w:fldCharType="separate"/>
            </w:r>
            <w:r w:rsidR="00EC6950">
              <w:rPr>
                <w:noProof/>
                <w:webHidden/>
              </w:rPr>
              <w:t>6</w:t>
            </w:r>
            <w:r w:rsidR="00EC6950">
              <w:rPr>
                <w:noProof/>
                <w:webHidden/>
              </w:rPr>
              <w:fldChar w:fldCharType="end"/>
            </w:r>
          </w:hyperlink>
        </w:p>
        <w:p w14:paraId="32FB69E1" w14:textId="77777777" w:rsidR="00EC6950" w:rsidRDefault="009B5BF9">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49917" w:history="1">
            <w:r w:rsidR="00EC6950" w:rsidRPr="00B61045">
              <w:rPr>
                <w:rStyle w:val="Hipervnculo"/>
                <w:noProof/>
              </w:rPr>
              <w:t>3.</w:t>
            </w:r>
            <w:r w:rsidR="00EC6950">
              <w:rPr>
                <w:rFonts w:asciiTheme="minorHAnsi" w:eastAsiaTheme="minorEastAsia" w:hAnsiTheme="minorHAnsi" w:cstheme="minorBidi"/>
                <w:b w:val="0"/>
                <w:noProof/>
                <w:sz w:val="22"/>
                <w:szCs w:val="22"/>
                <w:lang w:val="en-US" w:eastAsia="en-US"/>
              </w:rPr>
              <w:tab/>
            </w:r>
            <w:r w:rsidR="00EC6950" w:rsidRPr="00B61045">
              <w:rPr>
                <w:rStyle w:val="Hipervnculo"/>
                <w:noProof/>
              </w:rPr>
              <w:t>Desarrollo de la propuesta</w:t>
            </w:r>
            <w:r w:rsidR="00EC6950">
              <w:rPr>
                <w:noProof/>
                <w:webHidden/>
              </w:rPr>
              <w:tab/>
            </w:r>
            <w:r w:rsidR="00EC6950">
              <w:rPr>
                <w:noProof/>
                <w:webHidden/>
              </w:rPr>
              <w:fldChar w:fldCharType="begin"/>
            </w:r>
            <w:r w:rsidR="00EC6950">
              <w:rPr>
                <w:noProof/>
                <w:webHidden/>
              </w:rPr>
              <w:instrText xml:space="preserve"> PAGEREF _Toc407749917 \h </w:instrText>
            </w:r>
            <w:r w:rsidR="00EC6950">
              <w:rPr>
                <w:noProof/>
                <w:webHidden/>
              </w:rPr>
            </w:r>
            <w:r w:rsidR="00EC6950">
              <w:rPr>
                <w:noProof/>
                <w:webHidden/>
              </w:rPr>
              <w:fldChar w:fldCharType="separate"/>
            </w:r>
            <w:r w:rsidR="00EC6950">
              <w:rPr>
                <w:noProof/>
                <w:webHidden/>
              </w:rPr>
              <w:t>6</w:t>
            </w:r>
            <w:r w:rsidR="00EC6950">
              <w:rPr>
                <w:noProof/>
                <w:webHidden/>
              </w:rPr>
              <w:fldChar w:fldCharType="end"/>
            </w:r>
          </w:hyperlink>
        </w:p>
        <w:p w14:paraId="7219A651" w14:textId="77777777" w:rsidR="00EC6950" w:rsidRDefault="009B5BF9">
          <w:pPr>
            <w:pStyle w:val="TDC2"/>
            <w:tabs>
              <w:tab w:val="right" w:pos="8039"/>
            </w:tabs>
            <w:rPr>
              <w:rFonts w:asciiTheme="minorHAnsi" w:eastAsiaTheme="minorEastAsia" w:hAnsiTheme="minorHAnsi" w:cstheme="minorBidi"/>
              <w:noProof/>
              <w:lang w:val="en-US" w:eastAsia="en-US"/>
            </w:rPr>
          </w:pPr>
          <w:hyperlink w:anchor="_Toc407749918" w:history="1">
            <w:r w:rsidR="00EC6950" w:rsidRPr="00B61045">
              <w:rPr>
                <w:rStyle w:val="Hipervnculo"/>
                <w:noProof/>
              </w:rPr>
              <w:t>3.1. Marco teórico</w:t>
            </w:r>
            <w:r w:rsidR="00EC6950">
              <w:rPr>
                <w:noProof/>
                <w:webHidden/>
              </w:rPr>
              <w:tab/>
            </w:r>
            <w:r w:rsidR="00EC6950">
              <w:rPr>
                <w:noProof/>
                <w:webHidden/>
              </w:rPr>
              <w:fldChar w:fldCharType="begin"/>
            </w:r>
            <w:r w:rsidR="00EC6950">
              <w:rPr>
                <w:noProof/>
                <w:webHidden/>
              </w:rPr>
              <w:instrText xml:space="preserve"> PAGEREF _Toc407749918 \h </w:instrText>
            </w:r>
            <w:r w:rsidR="00EC6950">
              <w:rPr>
                <w:noProof/>
                <w:webHidden/>
              </w:rPr>
            </w:r>
            <w:r w:rsidR="00EC6950">
              <w:rPr>
                <w:noProof/>
                <w:webHidden/>
              </w:rPr>
              <w:fldChar w:fldCharType="separate"/>
            </w:r>
            <w:r w:rsidR="00EC6950">
              <w:rPr>
                <w:noProof/>
                <w:webHidden/>
              </w:rPr>
              <w:t>6</w:t>
            </w:r>
            <w:r w:rsidR="00EC6950">
              <w:rPr>
                <w:noProof/>
                <w:webHidden/>
              </w:rPr>
              <w:fldChar w:fldCharType="end"/>
            </w:r>
          </w:hyperlink>
        </w:p>
        <w:p w14:paraId="5D0E5980" w14:textId="77777777" w:rsidR="00EC6950" w:rsidRDefault="009B5BF9">
          <w:pPr>
            <w:pStyle w:val="TDC2"/>
            <w:tabs>
              <w:tab w:val="right" w:pos="8039"/>
            </w:tabs>
            <w:rPr>
              <w:rFonts w:asciiTheme="minorHAnsi" w:eastAsiaTheme="minorEastAsia" w:hAnsiTheme="minorHAnsi" w:cstheme="minorBidi"/>
              <w:noProof/>
              <w:lang w:val="en-US" w:eastAsia="en-US"/>
            </w:rPr>
          </w:pPr>
          <w:hyperlink w:anchor="_Toc407749919" w:history="1">
            <w:r w:rsidR="00EC6950" w:rsidRPr="00B61045">
              <w:rPr>
                <w:rStyle w:val="Hipervnculo"/>
                <w:noProof/>
              </w:rPr>
              <w:t>3.2. Diseño de la propuesta</w:t>
            </w:r>
            <w:r w:rsidR="00EC6950">
              <w:rPr>
                <w:noProof/>
                <w:webHidden/>
              </w:rPr>
              <w:tab/>
            </w:r>
            <w:r w:rsidR="00EC6950">
              <w:rPr>
                <w:noProof/>
                <w:webHidden/>
              </w:rPr>
              <w:fldChar w:fldCharType="begin"/>
            </w:r>
            <w:r w:rsidR="00EC6950">
              <w:rPr>
                <w:noProof/>
                <w:webHidden/>
              </w:rPr>
              <w:instrText xml:space="preserve"> PAGEREF _Toc407749919 \h </w:instrText>
            </w:r>
            <w:r w:rsidR="00EC6950">
              <w:rPr>
                <w:noProof/>
                <w:webHidden/>
              </w:rPr>
            </w:r>
            <w:r w:rsidR="00EC6950">
              <w:rPr>
                <w:noProof/>
                <w:webHidden/>
              </w:rPr>
              <w:fldChar w:fldCharType="separate"/>
            </w:r>
            <w:r w:rsidR="00EC6950">
              <w:rPr>
                <w:noProof/>
                <w:webHidden/>
              </w:rPr>
              <w:t>17</w:t>
            </w:r>
            <w:r w:rsidR="00EC6950">
              <w:rPr>
                <w:noProof/>
                <w:webHidden/>
              </w:rPr>
              <w:fldChar w:fldCharType="end"/>
            </w:r>
          </w:hyperlink>
        </w:p>
        <w:p w14:paraId="0A8C68E2"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20" w:history="1">
            <w:r w:rsidR="00EC6950" w:rsidRPr="00B61045">
              <w:rPr>
                <w:rStyle w:val="Hipervnculo"/>
                <w:noProof/>
              </w:rPr>
              <w:t>3.2.1. Metodología</w:t>
            </w:r>
            <w:r w:rsidR="00EC6950">
              <w:rPr>
                <w:noProof/>
                <w:webHidden/>
              </w:rPr>
              <w:tab/>
            </w:r>
            <w:r w:rsidR="00EC6950">
              <w:rPr>
                <w:noProof/>
                <w:webHidden/>
              </w:rPr>
              <w:fldChar w:fldCharType="begin"/>
            </w:r>
            <w:r w:rsidR="00EC6950">
              <w:rPr>
                <w:noProof/>
                <w:webHidden/>
              </w:rPr>
              <w:instrText xml:space="preserve"> PAGEREF _Toc407749920 \h </w:instrText>
            </w:r>
            <w:r w:rsidR="00EC6950">
              <w:rPr>
                <w:noProof/>
                <w:webHidden/>
              </w:rPr>
            </w:r>
            <w:r w:rsidR="00EC6950">
              <w:rPr>
                <w:noProof/>
                <w:webHidden/>
              </w:rPr>
              <w:fldChar w:fldCharType="separate"/>
            </w:r>
            <w:r w:rsidR="00EC6950">
              <w:rPr>
                <w:noProof/>
                <w:webHidden/>
              </w:rPr>
              <w:t>17</w:t>
            </w:r>
            <w:r w:rsidR="00EC6950">
              <w:rPr>
                <w:noProof/>
                <w:webHidden/>
              </w:rPr>
              <w:fldChar w:fldCharType="end"/>
            </w:r>
          </w:hyperlink>
        </w:p>
        <w:p w14:paraId="47A0505C"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21" w:history="1">
            <w:r w:rsidR="00EC6950" w:rsidRPr="00B61045">
              <w:rPr>
                <w:rStyle w:val="Hipervnculo"/>
                <w:noProof/>
              </w:rPr>
              <w:t>3.2.2. Requisitos</w:t>
            </w:r>
            <w:r w:rsidR="00EC6950">
              <w:rPr>
                <w:noProof/>
                <w:webHidden/>
              </w:rPr>
              <w:tab/>
            </w:r>
            <w:r w:rsidR="00EC6950">
              <w:rPr>
                <w:noProof/>
                <w:webHidden/>
              </w:rPr>
              <w:fldChar w:fldCharType="begin"/>
            </w:r>
            <w:r w:rsidR="00EC6950">
              <w:rPr>
                <w:noProof/>
                <w:webHidden/>
              </w:rPr>
              <w:instrText xml:space="preserve"> PAGEREF _Toc407749921 \h </w:instrText>
            </w:r>
            <w:r w:rsidR="00EC6950">
              <w:rPr>
                <w:noProof/>
                <w:webHidden/>
              </w:rPr>
            </w:r>
            <w:r w:rsidR="00EC6950">
              <w:rPr>
                <w:noProof/>
                <w:webHidden/>
              </w:rPr>
              <w:fldChar w:fldCharType="separate"/>
            </w:r>
            <w:r w:rsidR="00EC6950">
              <w:rPr>
                <w:noProof/>
                <w:webHidden/>
              </w:rPr>
              <w:t>18</w:t>
            </w:r>
            <w:r w:rsidR="00EC6950">
              <w:rPr>
                <w:noProof/>
                <w:webHidden/>
              </w:rPr>
              <w:fldChar w:fldCharType="end"/>
            </w:r>
          </w:hyperlink>
        </w:p>
        <w:p w14:paraId="6C37C458" w14:textId="77777777" w:rsidR="00EC6950" w:rsidRDefault="009B5BF9">
          <w:pPr>
            <w:pStyle w:val="TDC2"/>
            <w:tabs>
              <w:tab w:val="right" w:pos="8039"/>
            </w:tabs>
            <w:rPr>
              <w:rFonts w:asciiTheme="minorHAnsi" w:eastAsiaTheme="minorEastAsia" w:hAnsiTheme="minorHAnsi" w:cstheme="minorBidi"/>
              <w:noProof/>
              <w:lang w:val="en-US" w:eastAsia="en-US"/>
            </w:rPr>
          </w:pPr>
          <w:hyperlink w:anchor="_Toc407749922" w:history="1">
            <w:r w:rsidR="00EC6950" w:rsidRPr="00B61045">
              <w:rPr>
                <w:rStyle w:val="Hipervnculo"/>
                <w:noProof/>
              </w:rPr>
              <w:t>3.3. Implementación</w:t>
            </w:r>
            <w:r w:rsidR="00EC6950">
              <w:rPr>
                <w:noProof/>
                <w:webHidden/>
              </w:rPr>
              <w:tab/>
            </w:r>
            <w:r w:rsidR="00EC6950">
              <w:rPr>
                <w:noProof/>
                <w:webHidden/>
              </w:rPr>
              <w:fldChar w:fldCharType="begin"/>
            </w:r>
            <w:r w:rsidR="00EC6950">
              <w:rPr>
                <w:noProof/>
                <w:webHidden/>
              </w:rPr>
              <w:instrText xml:space="preserve"> PAGEREF _Toc407749922 \h </w:instrText>
            </w:r>
            <w:r w:rsidR="00EC6950">
              <w:rPr>
                <w:noProof/>
                <w:webHidden/>
              </w:rPr>
            </w:r>
            <w:r w:rsidR="00EC6950">
              <w:rPr>
                <w:noProof/>
                <w:webHidden/>
              </w:rPr>
              <w:fldChar w:fldCharType="separate"/>
            </w:r>
            <w:r w:rsidR="00EC6950">
              <w:rPr>
                <w:noProof/>
                <w:webHidden/>
              </w:rPr>
              <w:t>18</w:t>
            </w:r>
            <w:r w:rsidR="00EC6950">
              <w:rPr>
                <w:noProof/>
                <w:webHidden/>
              </w:rPr>
              <w:fldChar w:fldCharType="end"/>
            </w:r>
          </w:hyperlink>
        </w:p>
        <w:p w14:paraId="32744587"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23" w:history="1">
            <w:r w:rsidR="00EC6950" w:rsidRPr="00B61045">
              <w:rPr>
                <w:rStyle w:val="Hipervnculo"/>
                <w:noProof/>
              </w:rPr>
              <w:t>3.3.1. Selección de los sensores</w:t>
            </w:r>
            <w:r w:rsidR="00EC6950">
              <w:rPr>
                <w:noProof/>
                <w:webHidden/>
              </w:rPr>
              <w:tab/>
            </w:r>
            <w:r w:rsidR="00EC6950">
              <w:rPr>
                <w:noProof/>
                <w:webHidden/>
              </w:rPr>
              <w:fldChar w:fldCharType="begin"/>
            </w:r>
            <w:r w:rsidR="00EC6950">
              <w:rPr>
                <w:noProof/>
                <w:webHidden/>
              </w:rPr>
              <w:instrText xml:space="preserve"> PAGEREF _Toc407749923 \h </w:instrText>
            </w:r>
            <w:r w:rsidR="00EC6950">
              <w:rPr>
                <w:noProof/>
                <w:webHidden/>
              </w:rPr>
            </w:r>
            <w:r w:rsidR="00EC6950">
              <w:rPr>
                <w:noProof/>
                <w:webHidden/>
              </w:rPr>
              <w:fldChar w:fldCharType="separate"/>
            </w:r>
            <w:r w:rsidR="00EC6950">
              <w:rPr>
                <w:noProof/>
                <w:webHidden/>
              </w:rPr>
              <w:t>18</w:t>
            </w:r>
            <w:r w:rsidR="00EC6950">
              <w:rPr>
                <w:noProof/>
                <w:webHidden/>
              </w:rPr>
              <w:fldChar w:fldCharType="end"/>
            </w:r>
          </w:hyperlink>
        </w:p>
        <w:p w14:paraId="319C12B4"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24" w:history="1">
            <w:r w:rsidR="00EC6950" w:rsidRPr="00B61045">
              <w:rPr>
                <w:rStyle w:val="Hipervnculo"/>
                <w:noProof/>
              </w:rPr>
              <w:t>3.3.2. Selección de protocolo de comunicación</w:t>
            </w:r>
            <w:r w:rsidR="00EC6950">
              <w:rPr>
                <w:noProof/>
                <w:webHidden/>
              </w:rPr>
              <w:tab/>
            </w:r>
            <w:r w:rsidR="00EC6950">
              <w:rPr>
                <w:noProof/>
                <w:webHidden/>
              </w:rPr>
              <w:fldChar w:fldCharType="begin"/>
            </w:r>
            <w:r w:rsidR="00EC6950">
              <w:rPr>
                <w:noProof/>
                <w:webHidden/>
              </w:rPr>
              <w:instrText xml:space="preserve"> PAGEREF _Toc407749924 \h </w:instrText>
            </w:r>
            <w:r w:rsidR="00EC6950">
              <w:rPr>
                <w:noProof/>
                <w:webHidden/>
              </w:rPr>
            </w:r>
            <w:r w:rsidR="00EC6950">
              <w:rPr>
                <w:noProof/>
                <w:webHidden/>
              </w:rPr>
              <w:fldChar w:fldCharType="separate"/>
            </w:r>
            <w:r w:rsidR="00EC6950">
              <w:rPr>
                <w:noProof/>
                <w:webHidden/>
              </w:rPr>
              <w:t>20</w:t>
            </w:r>
            <w:r w:rsidR="00EC6950">
              <w:rPr>
                <w:noProof/>
                <w:webHidden/>
              </w:rPr>
              <w:fldChar w:fldCharType="end"/>
            </w:r>
          </w:hyperlink>
        </w:p>
        <w:p w14:paraId="4B8641E1"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25" w:history="1">
            <w:r w:rsidR="00EC6950" w:rsidRPr="00B61045">
              <w:rPr>
                <w:rStyle w:val="Hipervnculo"/>
                <w:noProof/>
              </w:rPr>
              <w:t>3.3.3. Selección de la plataforma de desarrollo</w:t>
            </w:r>
            <w:r w:rsidR="00EC6950">
              <w:rPr>
                <w:noProof/>
                <w:webHidden/>
              </w:rPr>
              <w:tab/>
            </w:r>
            <w:r w:rsidR="00EC6950">
              <w:rPr>
                <w:noProof/>
                <w:webHidden/>
              </w:rPr>
              <w:fldChar w:fldCharType="begin"/>
            </w:r>
            <w:r w:rsidR="00EC6950">
              <w:rPr>
                <w:noProof/>
                <w:webHidden/>
              </w:rPr>
              <w:instrText xml:space="preserve"> PAGEREF _Toc407749925 \h </w:instrText>
            </w:r>
            <w:r w:rsidR="00EC6950">
              <w:rPr>
                <w:noProof/>
                <w:webHidden/>
              </w:rPr>
            </w:r>
            <w:r w:rsidR="00EC6950">
              <w:rPr>
                <w:noProof/>
                <w:webHidden/>
              </w:rPr>
              <w:fldChar w:fldCharType="separate"/>
            </w:r>
            <w:r w:rsidR="00EC6950">
              <w:rPr>
                <w:noProof/>
                <w:webHidden/>
              </w:rPr>
              <w:t>20</w:t>
            </w:r>
            <w:r w:rsidR="00EC6950">
              <w:rPr>
                <w:noProof/>
                <w:webHidden/>
              </w:rPr>
              <w:fldChar w:fldCharType="end"/>
            </w:r>
          </w:hyperlink>
        </w:p>
        <w:p w14:paraId="789A414E"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26" w:history="1">
            <w:r w:rsidR="00EC6950" w:rsidRPr="00B61045">
              <w:rPr>
                <w:rStyle w:val="Hipervnculo"/>
                <w:noProof/>
              </w:rPr>
              <w:t>3.3.4. Hardware del dispositivo</w:t>
            </w:r>
            <w:r w:rsidR="00EC6950">
              <w:rPr>
                <w:noProof/>
                <w:webHidden/>
              </w:rPr>
              <w:tab/>
            </w:r>
            <w:r w:rsidR="00EC6950">
              <w:rPr>
                <w:noProof/>
                <w:webHidden/>
              </w:rPr>
              <w:fldChar w:fldCharType="begin"/>
            </w:r>
            <w:r w:rsidR="00EC6950">
              <w:rPr>
                <w:noProof/>
                <w:webHidden/>
              </w:rPr>
              <w:instrText xml:space="preserve"> PAGEREF _Toc407749926 \h </w:instrText>
            </w:r>
            <w:r w:rsidR="00EC6950">
              <w:rPr>
                <w:noProof/>
                <w:webHidden/>
              </w:rPr>
            </w:r>
            <w:r w:rsidR="00EC6950">
              <w:rPr>
                <w:noProof/>
                <w:webHidden/>
              </w:rPr>
              <w:fldChar w:fldCharType="separate"/>
            </w:r>
            <w:r w:rsidR="00EC6950">
              <w:rPr>
                <w:noProof/>
                <w:webHidden/>
              </w:rPr>
              <w:t>23</w:t>
            </w:r>
            <w:r w:rsidR="00EC6950">
              <w:rPr>
                <w:noProof/>
                <w:webHidden/>
              </w:rPr>
              <w:fldChar w:fldCharType="end"/>
            </w:r>
          </w:hyperlink>
        </w:p>
        <w:p w14:paraId="50C8551B"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27" w:history="1">
            <w:r w:rsidR="00EC6950" w:rsidRPr="00B61045">
              <w:rPr>
                <w:rStyle w:val="Hipervnculo"/>
                <w:noProof/>
              </w:rPr>
              <w:t>3.3.5. Firmware del dispositivo</w:t>
            </w:r>
            <w:r w:rsidR="00EC6950">
              <w:rPr>
                <w:noProof/>
                <w:webHidden/>
              </w:rPr>
              <w:tab/>
            </w:r>
            <w:r w:rsidR="00EC6950">
              <w:rPr>
                <w:noProof/>
                <w:webHidden/>
              </w:rPr>
              <w:fldChar w:fldCharType="begin"/>
            </w:r>
            <w:r w:rsidR="00EC6950">
              <w:rPr>
                <w:noProof/>
                <w:webHidden/>
              </w:rPr>
              <w:instrText xml:space="preserve"> PAGEREF _Toc407749927 \h </w:instrText>
            </w:r>
            <w:r w:rsidR="00EC6950">
              <w:rPr>
                <w:noProof/>
                <w:webHidden/>
              </w:rPr>
            </w:r>
            <w:r w:rsidR="00EC6950">
              <w:rPr>
                <w:noProof/>
                <w:webHidden/>
              </w:rPr>
              <w:fldChar w:fldCharType="separate"/>
            </w:r>
            <w:r w:rsidR="00EC6950">
              <w:rPr>
                <w:noProof/>
                <w:webHidden/>
              </w:rPr>
              <w:t>24</w:t>
            </w:r>
            <w:r w:rsidR="00EC6950">
              <w:rPr>
                <w:noProof/>
                <w:webHidden/>
              </w:rPr>
              <w:fldChar w:fldCharType="end"/>
            </w:r>
          </w:hyperlink>
        </w:p>
        <w:p w14:paraId="3075CBBE" w14:textId="77777777" w:rsidR="00EC6950" w:rsidRDefault="009B5BF9">
          <w:pPr>
            <w:pStyle w:val="TDC3"/>
            <w:tabs>
              <w:tab w:val="right" w:pos="8039"/>
            </w:tabs>
            <w:rPr>
              <w:rFonts w:asciiTheme="minorHAnsi" w:eastAsiaTheme="minorEastAsia" w:hAnsiTheme="minorHAnsi" w:cstheme="minorBidi"/>
              <w:noProof/>
              <w:lang w:val="en-US" w:eastAsia="en-US"/>
            </w:rPr>
          </w:pPr>
          <w:hyperlink w:anchor="_Toc407749928" w:history="1">
            <w:r w:rsidR="00EC6950" w:rsidRPr="00B61045">
              <w:rPr>
                <w:rStyle w:val="Hipervnculo"/>
                <w:noProof/>
              </w:rPr>
              <w:t>3.3.6. Software del dispositivo</w:t>
            </w:r>
            <w:r w:rsidR="00EC6950">
              <w:rPr>
                <w:noProof/>
                <w:webHidden/>
              </w:rPr>
              <w:tab/>
            </w:r>
            <w:r w:rsidR="00EC6950">
              <w:rPr>
                <w:noProof/>
                <w:webHidden/>
              </w:rPr>
              <w:fldChar w:fldCharType="begin"/>
            </w:r>
            <w:r w:rsidR="00EC6950">
              <w:rPr>
                <w:noProof/>
                <w:webHidden/>
              </w:rPr>
              <w:instrText xml:space="preserve"> PAGEREF _Toc407749928 \h </w:instrText>
            </w:r>
            <w:r w:rsidR="00EC6950">
              <w:rPr>
                <w:noProof/>
                <w:webHidden/>
              </w:rPr>
            </w:r>
            <w:r w:rsidR="00EC6950">
              <w:rPr>
                <w:noProof/>
                <w:webHidden/>
              </w:rPr>
              <w:fldChar w:fldCharType="separate"/>
            </w:r>
            <w:r w:rsidR="00EC6950">
              <w:rPr>
                <w:noProof/>
                <w:webHidden/>
              </w:rPr>
              <w:t>25</w:t>
            </w:r>
            <w:r w:rsidR="00EC6950">
              <w:rPr>
                <w:noProof/>
                <w:webHidden/>
              </w:rPr>
              <w:fldChar w:fldCharType="end"/>
            </w:r>
          </w:hyperlink>
        </w:p>
        <w:p w14:paraId="3216172F" w14:textId="77777777" w:rsidR="00EC6950" w:rsidRDefault="009B5BF9">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49929" w:history="1">
            <w:r w:rsidR="00EC6950" w:rsidRPr="00B61045">
              <w:rPr>
                <w:rStyle w:val="Hipervnculo"/>
                <w:noProof/>
              </w:rPr>
              <w:t>4.</w:t>
            </w:r>
            <w:r w:rsidR="00EC6950">
              <w:rPr>
                <w:rFonts w:asciiTheme="minorHAnsi" w:eastAsiaTheme="minorEastAsia" w:hAnsiTheme="minorHAnsi" w:cstheme="minorBidi"/>
                <w:b w:val="0"/>
                <w:noProof/>
                <w:sz w:val="22"/>
                <w:szCs w:val="22"/>
                <w:lang w:val="en-US" w:eastAsia="en-US"/>
              </w:rPr>
              <w:tab/>
            </w:r>
            <w:r w:rsidR="00EC6950" w:rsidRPr="00B61045">
              <w:rPr>
                <w:rStyle w:val="Hipervnculo"/>
                <w:noProof/>
              </w:rPr>
              <w:t>Resultados</w:t>
            </w:r>
            <w:r w:rsidR="00EC6950">
              <w:rPr>
                <w:noProof/>
                <w:webHidden/>
              </w:rPr>
              <w:tab/>
            </w:r>
            <w:r w:rsidR="00EC6950">
              <w:rPr>
                <w:noProof/>
                <w:webHidden/>
              </w:rPr>
              <w:fldChar w:fldCharType="begin"/>
            </w:r>
            <w:r w:rsidR="00EC6950">
              <w:rPr>
                <w:noProof/>
                <w:webHidden/>
              </w:rPr>
              <w:instrText xml:space="preserve"> PAGEREF _Toc407749929 \h </w:instrText>
            </w:r>
            <w:r w:rsidR="00EC6950">
              <w:rPr>
                <w:noProof/>
                <w:webHidden/>
              </w:rPr>
            </w:r>
            <w:r w:rsidR="00EC6950">
              <w:rPr>
                <w:noProof/>
                <w:webHidden/>
              </w:rPr>
              <w:fldChar w:fldCharType="separate"/>
            </w:r>
            <w:r w:rsidR="00EC6950">
              <w:rPr>
                <w:noProof/>
                <w:webHidden/>
              </w:rPr>
              <w:t>30</w:t>
            </w:r>
            <w:r w:rsidR="00EC6950">
              <w:rPr>
                <w:noProof/>
                <w:webHidden/>
              </w:rPr>
              <w:fldChar w:fldCharType="end"/>
            </w:r>
          </w:hyperlink>
        </w:p>
        <w:p w14:paraId="148433C7" w14:textId="77777777" w:rsidR="00EC6950" w:rsidRDefault="009B5BF9">
          <w:pPr>
            <w:pStyle w:val="TDC1"/>
            <w:tabs>
              <w:tab w:val="right" w:pos="8039"/>
            </w:tabs>
            <w:rPr>
              <w:rFonts w:asciiTheme="minorHAnsi" w:eastAsiaTheme="minorEastAsia" w:hAnsiTheme="minorHAnsi" w:cstheme="minorBidi"/>
              <w:b w:val="0"/>
              <w:noProof/>
              <w:sz w:val="22"/>
              <w:szCs w:val="22"/>
              <w:lang w:val="en-US" w:eastAsia="en-US"/>
            </w:rPr>
          </w:pPr>
          <w:hyperlink w:anchor="_Toc407749930" w:history="1">
            <w:r w:rsidR="00EC6950">
              <w:rPr>
                <w:noProof/>
                <w:webHidden/>
              </w:rPr>
              <w:tab/>
            </w:r>
            <w:r w:rsidR="00EC6950">
              <w:rPr>
                <w:noProof/>
                <w:webHidden/>
              </w:rPr>
              <w:fldChar w:fldCharType="begin"/>
            </w:r>
            <w:r w:rsidR="00EC6950">
              <w:rPr>
                <w:noProof/>
                <w:webHidden/>
              </w:rPr>
              <w:instrText xml:space="preserve"> PAGEREF _Toc407749930 \h </w:instrText>
            </w:r>
            <w:r w:rsidR="00EC6950">
              <w:rPr>
                <w:noProof/>
                <w:webHidden/>
              </w:rPr>
            </w:r>
            <w:r w:rsidR="00EC6950">
              <w:rPr>
                <w:noProof/>
                <w:webHidden/>
              </w:rPr>
              <w:fldChar w:fldCharType="separate"/>
            </w:r>
            <w:r w:rsidR="00EC6950">
              <w:rPr>
                <w:noProof/>
                <w:webHidden/>
              </w:rPr>
              <w:t>31</w:t>
            </w:r>
            <w:r w:rsidR="00EC6950">
              <w:rPr>
                <w:noProof/>
                <w:webHidden/>
              </w:rPr>
              <w:fldChar w:fldCharType="end"/>
            </w:r>
          </w:hyperlink>
        </w:p>
        <w:p w14:paraId="2EC31AA2" w14:textId="77777777" w:rsidR="00EC6950" w:rsidRDefault="009B5BF9">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49931" w:history="1">
            <w:r w:rsidR="00EC6950" w:rsidRPr="00B61045">
              <w:rPr>
                <w:rStyle w:val="Hipervnculo"/>
                <w:noProof/>
              </w:rPr>
              <w:t>5.</w:t>
            </w:r>
            <w:r w:rsidR="00EC6950">
              <w:rPr>
                <w:rFonts w:asciiTheme="minorHAnsi" w:eastAsiaTheme="minorEastAsia" w:hAnsiTheme="minorHAnsi" w:cstheme="minorBidi"/>
                <w:b w:val="0"/>
                <w:noProof/>
                <w:sz w:val="22"/>
                <w:szCs w:val="22"/>
                <w:lang w:val="en-US" w:eastAsia="en-US"/>
              </w:rPr>
              <w:tab/>
            </w:r>
            <w:r w:rsidR="00EC6950" w:rsidRPr="00B61045">
              <w:rPr>
                <w:rStyle w:val="Hipervnculo"/>
                <w:noProof/>
              </w:rPr>
              <w:t>Discusión</w:t>
            </w:r>
            <w:r w:rsidR="00EC6950">
              <w:rPr>
                <w:noProof/>
                <w:webHidden/>
              </w:rPr>
              <w:tab/>
            </w:r>
            <w:r w:rsidR="00EC6950">
              <w:rPr>
                <w:noProof/>
                <w:webHidden/>
              </w:rPr>
              <w:fldChar w:fldCharType="begin"/>
            </w:r>
            <w:r w:rsidR="00EC6950">
              <w:rPr>
                <w:noProof/>
                <w:webHidden/>
              </w:rPr>
              <w:instrText xml:space="preserve"> PAGEREF _Toc407749931 \h </w:instrText>
            </w:r>
            <w:r w:rsidR="00EC6950">
              <w:rPr>
                <w:noProof/>
                <w:webHidden/>
              </w:rPr>
            </w:r>
            <w:r w:rsidR="00EC6950">
              <w:rPr>
                <w:noProof/>
                <w:webHidden/>
              </w:rPr>
              <w:fldChar w:fldCharType="separate"/>
            </w:r>
            <w:r w:rsidR="00EC6950">
              <w:rPr>
                <w:noProof/>
                <w:webHidden/>
              </w:rPr>
              <w:t>32</w:t>
            </w:r>
            <w:r w:rsidR="00EC6950">
              <w:rPr>
                <w:noProof/>
                <w:webHidden/>
              </w:rPr>
              <w:fldChar w:fldCharType="end"/>
            </w:r>
          </w:hyperlink>
        </w:p>
        <w:p w14:paraId="0DE17B51" w14:textId="77777777" w:rsidR="00EC6950" w:rsidRDefault="009B5BF9">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49932" w:history="1">
            <w:r w:rsidR="00EC6950" w:rsidRPr="00B61045">
              <w:rPr>
                <w:rStyle w:val="Hipervnculo"/>
                <w:noProof/>
              </w:rPr>
              <w:t>6.</w:t>
            </w:r>
            <w:r w:rsidR="00EC6950">
              <w:rPr>
                <w:rFonts w:asciiTheme="minorHAnsi" w:eastAsiaTheme="minorEastAsia" w:hAnsiTheme="minorHAnsi" w:cstheme="minorBidi"/>
                <w:b w:val="0"/>
                <w:noProof/>
                <w:sz w:val="22"/>
                <w:szCs w:val="22"/>
                <w:lang w:val="en-US" w:eastAsia="en-US"/>
              </w:rPr>
              <w:tab/>
            </w:r>
            <w:r w:rsidR="00EC6950" w:rsidRPr="00B61045">
              <w:rPr>
                <w:rStyle w:val="Hipervnculo"/>
                <w:noProof/>
              </w:rPr>
              <w:t>Conclusiones</w:t>
            </w:r>
            <w:r w:rsidR="00EC6950">
              <w:rPr>
                <w:noProof/>
                <w:webHidden/>
              </w:rPr>
              <w:tab/>
            </w:r>
            <w:r w:rsidR="00EC6950">
              <w:rPr>
                <w:noProof/>
                <w:webHidden/>
              </w:rPr>
              <w:fldChar w:fldCharType="begin"/>
            </w:r>
            <w:r w:rsidR="00EC6950">
              <w:rPr>
                <w:noProof/>
                <w:webHidden/>
              </w:rPr>
              <w:instrText xml:space="preserve"> PAGEREF _Toc407749932 \h </w:instrText>
            </w:r>
            <w:r w:rsidR="00EC6950">
              <w:rPr>
                <w:noProof/>
                <w:webHidden/>
              </w:rPr>
            </w:r>
            <w:r w:rsidR="00EC6950">
              <w:rPr>
                <w:noProof/>
                <w:webHidden/>
              </w:rPr>
              <w:fldChar w:fldCharType="separate"/>
            </w:r>
            <w:r w:rsidR="00EC6950">
              <w:rPr>
                <w:noProof/>
                <w:webHidden/>
              </w:rPr>
              <w:t>32</w:t>
            </w:r>
            <w:r w:rsidR="00EC6950">
              <w:rPr>
                <w:noProof/>
                <w:webHidden/>
              </w:rPr>
              <w:fldChar w:fldCharType="end"/>
            </w:r>
          </w:hyperlink>
        </w:p>
        <w:p w14:paraId="1E448A53" w14:textId="77777777" w:rsidR="00EC6950" w:rsidRDefault="009B5BF9">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49933" w:history="1">
            <w:r w:rsidR="00EC6950" w:rsidRPr="00B61045">
              <w:rPr>
                <w:rStyle w:val="Hipervnculo"/>
                <w:noProof/>
              </w:rPr>
              <w:t>7.</w:t>
            </w:r>
            <w:r w:rsidR="00EC6950">
              <w:rPr>
                <w:rFonts w:asciiTheme="minorHAnsi" w:eastAsiaTheme="minorEastAsia" w:hAnsiTheme="minorHAnsi" w:cstheme="minorBidi"/>
                <w:b w:val="0"/>
                <w:noProof/>
                <w:sz w:val="22"/>
                <w:szCs w:val="22"/>
                <w:lang w:val="en-US" w:eastAsia="en-US"/>
              </w:rPr>
              <w:tab/>
            </w:r>
            <w:r w:rsidR="00EC6950" w:rsidRPr="00B61045">
              <w:rPr>
                <w:rStyle w:val="Hipervnculo"/>
                <w:noProof/>
              </w:rPr>
              <w:t>Referencias Bibliográficas</w:t>
            </w:r>
            <w:r w:rsidR="00EC6950">
              <w:rPr>
                <w:noProof/>
                <w:webHidden/>
              </w:rPr>
              <w:tab/>
            </w:r>
            <w:r w:rsidR="00EC6950">
              <w:rPr>
                <w:noProof/>
                <w:webHidden/>
              </w:rPr>
              <w:fldChar w:fldCharType="begin"/>
            </w:r>
            <w:r w:rsidR="00EC6950">
              <w:rPr>
                <w:noProof/>
                <w:webHidden/>
              </w:rPr>
              <w:instrText xml:space="preserve"> PAGEREF _Toc407749933 \h </w:instrText>
            </w:r>
            <w:r w:rsidR="00EC6950">
              <w:rPr>
                <w:noProof/>
                <w:webHidden/>
              </w:rPr>
            </w:r>
            <w:r w:rsidR="00EC6950">
              <w:rPr>
                <w:noProof/>
                <w:webHidden/>
              </w:rPr>
              <w:fldChar w:fldCharType="separate"/>
            </w:r>
            <w:r w:rsidR="00EC6950">
              <w:rPr>
                <w:noProof/>
                <w:webHidden/>
              </w:rPr>
              <w:t>34</w:t>
            </w:r>
            <w:r w:rsidR="00EC6950">
              <w:rPr>
                <w:noProof/>
                <w:webHidden/>
              </w:rPr>
              <w:fldChar w:fldCharType="end"/>
            </w:r>
          </w:hyperlink>
        </w:p>
        <w:p w14:paraId="467B58F6" w14:textId="77777777" w:rsidR="00EC6950" w:rsidRDefault="009B5BF9">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49934" w:history="1">
            <w:r w:rsidR="00EC6950" w:rsidRPr="00B61045">
              <w:rPr>
                <w:rStyle w:val="Hipervnculo"/>
                <w:noProof/>
              </w:rPr>
              <w:t>8.</w:t>
            </w:r>
            <w:r w:rsidR="00EC6950">
              <w:rPr>
                <w:rFonts w:asciiTheme="minorHAnsi" w:eastAsiaTheme="minorEastAsia" w:hAnsiTheme="minorHAnsi" w:cstheme="minorBidi"/>
                <w:b w:val="0"/>
                <w:noProof/>
                <w:sz w:val="22"/>
                <w:szCs w:val="22"/>
                <w:lang w:val="en-US" w:eastAsia="en-US"/>
              </w:rPr>
              <w:tab/>
            </w:r>
            <w:r w:rsidR="00EC6950" w:rsidRPr="00B61045">
              <w:rPr>
                <w:rStyle w:val="Hipervnculo"/>
                <w:noProof/>
              </w:rPr>
              <w:t>Glosario</w:t>
            </w:r>
            <w:r w:rsidR="00EC6950">
              <w:rPr>
                <w:noProof/>
                <w:webHidden/>
              </w:rPr>
              <w:tab/>
            </w:r>
            <w:r w:rsidR="00EC6950">
              <w:rPr>
                <w:noProof/>
                <w:webHidden/>
              </w:rPr>
              <w:fldChar w:fldCharType="begin"/>
            </w:r>
            <w:r w:rsidR="00EC6950">
              <w:rPr>
                <w:noProof/>
                <w:webHidden/>
              </w:rPr>
              <w:instrText xml:space="preserve"> PAGEREF _Toc407749934 \h </w:instrText>
            </w:r>
            <w:r w:rsidR="00EC6950">
              <w:rPr>
                <w:noProof/>
                <w:webHidden/>
              </w:rPr>
            </w:r>
            <w:r w:rsidR="00EC6950">
              <w:rPr>
                <w:noProof/>
                <w:webHidden/>
              </w:rPr>
              <w:fldChar w:fldCharType="separate"/>
            </w:r>
            <w:r w:rsidR="00EC6950">
              <w:rPr>
                <w:noProof/>
                <w:webHidden/>
              </w:rPr>
              <w:t>38</w:t>
            </w:r>
            <w:r w:rsidR="00EC6950">
              <w:rPr>
                <w:noProof/>
                <w:webHidden/>
              </w:rPr>
              <w:fldChar w:fldCharType="end"/>
            </w:r>
          </w:hyperlink>
        </w:p>
        <w:p w14:paraId="0C9B6DF7" w14:textId="69C05798" w:rsidR="00905B55" w:rsidRDefault="0062370F">
          <w:r>
            <w:rPr>
              <w:rFonts w:ascii="Apple Garamond" w:hAnsi="Apple Garamond"/>
            </w:rPr>
            <w:fldChar w:fldCharType="end"/>
          </w:r>
        </w:p>
      </w:sdtContent>
    </w:sdt>
    <w:p w14:paraId="07004143" w14:textId="48244437" w:rsidR="000C07A7" w:rsidRDefault="000C07A7" w:rsidP="000C07A7">
      <w:pPr>
        <w:rPr>
          <w:rFonts w:ascii="Apple Garamond Light" w:hAnsi="Apple Garamond Light"/>
          <w:lang w:val="es-MX"/>
        </w:rPr>
      </w:pPr>
    </w:p>
    <w:p w14:paraId="3259D69C" w14:textId="77777777" w:rsidR="000C07A7" w:rsidRDefault="000C07A7">
      <w:pPr>
        <w:rPr>
          <w:rFonts w:ascii="Apple Garamond Light" w:hAnsi="Apple Garamond Light"/>
          <w:lang w:val="es-MX"/>
        </w:rPr>
      </w:pPr>
      <w:r>
        <w:rPr>
          <w:rFonts w:ascii="Apple Garamond Light" w:hAnsi="Apple Garamond Light"/>
          <w:lang w:val="es-MX"/>
        </w:rPr>
        <w:br w:type="page"/>
      </w:r>
    </w:p>
    <w:p w14:paraId="3D10CA0E" w14:textId="77777777" w:rsidR="000C07A7" w:rsidRPr="00EE342F" w:rsidRDefault="000C07A7" w:rsidP="000C07A7">
      <w:pPr>
        <w:rPr>
          <w:rFonts w:ascii="Apple Garamond Light" w:hAnsi="Apple Garamond Light"/>
          <w:lang w:val="es-MX"/>
        </w:rPr>
        <w:sectPr w:rsidR="000C07A7" w:rsidRPr="00EE342F" w:rsidSect="000C07A7">
          <w:type w:val="oddPage"/>
          <w:pgSz w:w="12240" w:h="15840" w:code="1"/>
          <w:pgMar w:top="1814" w:right="2722" w:bottom="1440" w:left="1469" w:header="720" w:footer="720" w:gutter="0"/>
          <w:cols w:space="720"/>
          <w:titlePg/>
        </w:sectPr>
      </w:pPr>
    </w:p>
    <w:p w14:paraId="49C84CB2" w14:textId="3B8AF657" w:rsidR="000C07A7" w:rsidRDefault="000C07A7">
      <w:pPr>
        <w:rPr>
          <w:rFonts w:ascii="Apple Garamond" w:hAnsi="Apple Garamond"/>
          <w:b/>
          <w:sz w:val="56"/>
        </w:rPr>
      </w:pPr>
      <w:r>
        <w:rPr>
          <w:rFonts w:ascii="Apple Garamond" w:hAnsi="Apple Garamond"/>
          <w:b/>
          <w:sz w:val="56"/>
        </w:rPr>
        <w:lastRenderedPageBreak/>
        <w:br w:type="page"/>
      </w:r>
    </w:p>
    <w:p w14:paraId="5D192F03" w14:textId="77777777" w:rsidR="001D0157" w:rsidRDefault="001D0157">
      <w:pPr>
        <w:rPr>
          <w:rFonts w:ascii="Apple Garamond" w:hAnsi="Apple Garamond"/>
          <w:b/>
          <w:sz w:val="56"/>
        </w:rPr>
      </w:pPr>
    </w:p>
    <w:p w14:paraId="30502A8D" w14:textId="534644C0" w:rsidR="001A5881" w:rsidRPr="00F70C96" w:rsidRDefault="00B62818" w:rsidP="00AE3257">
      <w:pPr>
        <w:pStyle w:val="TTProjectName"/>
      </w:pPr>
      <w:r>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0" w:name="_Toc407749910"/>
      <w:r w:rsidRPr="00AB0606">
        <w:t>Introducción</w:t>
      </w:r>
      <w:bookmarkEnd w:id="0"/>
    </w:p>
    <w:p w14:paraId="234A891F" w14:textId="34B7BB91" w:rsidR="00A411C9" w:rsidRDefault="00A411C9" w:rsidP="00FF7D6E">
      <w:pPr>
        <w:pStyle w:val="TTCuerpo"/>
        <w:ind w:firstLine="284"/>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67481801" w:rsidR="00A81643" w:rsidRDefault="00A411C9" w:rsidP="00FF7D6E">
      <w:pPr>
        <w:pStyle w:val="TTCuerpo"/>
        <w:ind w:firstLine="284"/>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r w:rsidR="00CB4401">
        <w:t>a</w:t>
      </w:r>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FF7D6E">
      <w:pPr>
        <w:pStyle w:val="TTCuerpo"/>
        <w:ind w:firstLine="284"/>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48FB4590" w:rsidR="00A169D4" w:rsidRPr="00A169D4" w:rsidRDefault="00A81643" w:rsidP="00FF7D6E">
      <w:pPr>
        <w:pStyle w:val="TTCuerpo"/>
        <w:ind w:firstLine="284"/>
      </w:pPr>
      <w:r>
        <w:t>Existe</w:t>
      </w:r>
      <w:r w:rsidR="00A169D4" w:rsidRPr="00A169D4">
        <w:t xml:space="preserve"> un gran interés </w:t>
      </w:r>
      <w:r>
        <w:t>-</w:t>
      </w:r>
      <w:r w:rsidR="00A169D4" w:rsidRPr="005A5985">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r w:rsidR="00B52F90" w:rsidRPr="00EA0C94">
        <w:rPr>
          <w:i/>
        </w:rPr>
        <w:t>Motion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FF7D6E">
      <w:pPr>
        <w:pStyle w:val="TTCuerpo"/>
        <w:ind w:firstLine="284"/>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trilateración es posible determinar la posición en el tiempo de un </w:t>
      </w:r>
      <w:r w:rsidR="00B52F90">
        <w:lastRenderedPageBreak/>
        <w:t>marcador. Posteriormente, se unen los marcadores para determinar a qué segmento del cuerpo pertenece el marcador registrado.</w:t>
      </w:r>
    </w:p>
    <w:p w14:paraId="0B6BCD74" w14:textId="3C8FC595" w:rsidR="00A169D4" w:rsidRPr="00A169D4" w:rsidRDefault="00A169D4" w:rsidP="00602C62">
      <w:pPr>
        <w:pStyle w:val="TTCuerpo"/>
        <w:ind w:firstLine="284"/>
      </w:pPr>
      <w:r w:rsidRPr="00A169D4">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r w:rsidR="00880C18">
        <w:t xml:space="preserve"> y tipo </w:t>
      </w:r>
      <w:r w:rsidRPr="00A169D4">
        <w:t>de cámaras, el tipo 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19A2A8D6" w14:textId="5D9D2617" w:rsidR="0041270C" w:rsidRPr="0012312E" w:rsidRDefault="007A37D0" w:rsidP="00FF7D6E">
      <w:pPr>
        <w:pStyle w:val="TTCuerpo"/>
        <w:ind w:firstLine="284"/>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0CD94F0B" w14:textId="729BBA9F" w:rsidR="0041270C" w:rsidRDefault="0041270C" w:rsidP="00602C62">
      <w:pPr>
        <w:pStyle w:val="TTCuerpoIndentado"/>
      </w:pPr>
      <w:r>
        <w:t xml:space="preserve">En estos casos, el sistema óptico de MOCAP </w:t>
      </w:r>
      <w:r w:rsidR="006D056D">
        <w:t>no se puede utilizar,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r w:rsidR="00BF5654">
        <w:t>introduce otros problemas característicos de los sensores inerciales, los que deben ser corregidos en su funcionamiento en el tiempo para alcanzar niveles de precisión comparables.</w:t>
      </w:r>
    </w:p>
    <w:p w14:paraId="3CA16BDA" w14:textId="5B534944" w:rsidR="0012312E" w:rsidRDefault="0041270C" w:rsidP="00602C62">
      <w:pPr>
        <w:pStyle w:val="TTCuerpoIndentado"/>
      </w:pPr>
      <w:r>
        <w:t xml:space="preserve">En este trabajo, se propone desarrollar una plataforma de captura de movimiento ambulatoria mediante sensores inerciales, desarrollado con tecnología accesible, </w:t>
      </w:r>
      <w:r w:rsidRPr="00C82865">
        <w:rPr>
          <w:i/>
        </w:rPr>
        <w:t>open source</w:t>
      </w:r>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53536835" w14:textId="3C962D3D" w:rsidR="003A481C" w:rsidRDefault="003A481C" w:rsidP="00FB4E02">
      <w:pPr>
        <w:pStyle w:val="Ttulo2"/>
      </w:pPr>
      <w:bookmarkStart w:id="1" w:name="_Toc407749911"/>
      <w:r>
        <w:t>Objetivo General</w:t>
      </w:r>
      <w:bookmarkEnd w:id="1"/>
    </w:p>
    <w:p w14:paraId="2C834564" w14:textId="313A3824" w:rsidR="00C96AEC" w:rsidRPr="00C82865" w:rsidRDefault="00C96AEC" w:rsidP="00FF7D6E">
      <w:pPr>
        <w:pStyle w:val="normalhere"/>
        <w:ind w:firstLine="284"/>
      </w:pPr>
      <w:r>
        <w:t>Desarrollar un prototipo de la plataforma de captura de movimiento ambulatoria por medio de sensores inerciales</w:t>
      </w:r>
      <w:r w:rsidR="0075155C">
        <w:t>.</w:t>
      </w:r>
    </w:p>
    <w:p w14:paraId="7341C101" w14:textId="79795BD9" w:rsidR="003A481C" w:rsidRDefault="003A481C" w:rsidP="00FB4E02">
      <w:pPr>
        <w:pStyle w:val="Ttulo2"/>
      </w:pPr>
      <w:bookmarkStart w:id="2" w:name="_Toc407749912"/>
      <w:r>
        <w:t>Objetivo espec</w:t>
      </w:r>
      <w:r w:rsidR="00B5224E">
        <w:t>í</w:t>
      </w:r>
      <w:r>
        <w:t>fico</w:t>
      </w:r>
      <w:bookmarkEnd w:id="2"/>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t>Obtener los datos en tiempo real, registrarlos y evaluar el desempeño del procesamiento.</w:t>
      </w:r>
    </w:p>
    <w:p w14:paraId="47B74807" w14:textId="6085D367" w:rsidR="00C96AEC" w:rsidRDefault="00C96AEC" w:rsidP="00BC4B5E">
      <w:pPr>
        <w:pStyle w:val="normalhere"/>
        <w:numPr>
          <w:ilvl w:val="0"/>
          <w:numId w:val="9"/>
        </w:numPr>
      </w:pPr>
      <w:r>
        <w:t xml:space="preserve">Implementar una interfaz </w:t>
      </w:r>
      <w:r w:rsidR="00BD6626">
        <w:t xml:space="preserve">independiente </w:t>
      </w:r>
      <w:r>
        <w:t>del sistema operativo o dispositivo para controla</w:t>
      </w:r>
      <w:r w:rsidR="00BD6626">
        <w:t>r</w:t>
      </w:r>
      <w:r>
        <w:t xml:space="preserve"> la plataforma</w:t>
      </w:r>
    </w:p>
    <w:p w14:paraId="6D7077B3" w14:textId="77777777" w:rsidR="00C96AEC" w:rsidRPr="00C82865" w:rsidRDefault="00C96AEC" w:rsidP="00BC4B5E">
      <w:pPr>
        <w:pStyle w:val="normalhere"/>
        <w:numPr>
          <w:ilvl w:val="0"/>
          <w:numId w:val="9"/>
        </w:numPr>
      </w:pPr>
      <w:r>
        <w:lastRenderedPageBreak/>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29258EED" w:rsidR="00C96AEC" w:rsidRDefault="00C96AEC" w:rsidP="00C82865">
      <w:pPr>
        <w:pStyle w:val="TTCuerpoIndentado"/>
      </w:pPr>
      <w:r>
        <w:t>A continuación, se analiza la problemática, se propone la solución y se detallan las metodologías utilizadas para la implementación del dispositivo. Finalmente, se muestran los resultados obtenidos con el prototipo de la plataforma en</w:t>
      </w:r>
      <w:r w:rsidR="00644616">
        <w:t xml:space="preserve"> pruebas de </w:t>
      </w:r>
      <w:r w:rsidR="00BD6626">
        <w:t>b</w:t>
      </w:r>
      <w:r w:rsidR="00644616">
        <w:t xml:space="preserve">iomecánica respecto a la utilización en conjunto contra el </w:t>
      </w:r>
      <w:r w:rsidR="00644616" w:rsidRPr="00644616">
        <w:rPr>
          <w:i/>
        </w:rPr>
        <w:t>Gold Standard</w:t>
      </w:r>
      <w:r>
        <w:t>.</w:t>
      </w:r>
    </w:p>
    <w:p w14:paraId="476EFD99" w14:textId="7DFEEFE2" w:rsidR="00C96AEC" w:rsidRPr="001A02E3" w:rsidRDefault="00C96AEC" w:rsidP="00C828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r w:rsidR="00BD6626">
        <w:t xml:space="preserve">electromuscular </w:t>
      </w:r>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446D6CF1" w14:textId="77777777" w:rsidR="00A169D4" w:rsidRPr="00A169D4" w:rsidRDefault="00A169D4" w:rsidP="00A169D4">
      <w:pPr>
        <w:pStyle w:val="TTCuerpo"/>
      </w:pPr>
    </w:p>
    <w:p w14:paraId="6B001105" w14:textId="33299F3A" w:rsidR="001A5881" w:rsidRPr="00595EE5" w:rsidRDefault="001A5881" w:rsidP="00AB0606">
      <w:pPr>
        <w:pStyle w:val="Ttulo1"/>
      </w:pPr>
      <w:bookmarkStart w:id="3" w:name="_Toc402161528"/>
      <w:bookmarkStart w:id="4" w:name="_Toc402197162"/>
      <w:bookmarkStart w:id="5" w:name="_Toc402197220"/>
      <w:bookmarkStart w:id="6" w:name="_Toc402197328"/>
      <w:bookmarkStart w:id="7" w:name="_Toc402197380"/>
      <w:bookmarkStart w:id="8" w:name="_Toc402197472"/>
      <w:bookmarkStart w:id="9" w:name="_Toc402203612"/>
      <w:bookmarkStart w:id="10" w:name="_Toc402203715"/>
      <w:bookmarkStart w:id="11" w:name="_Toc402203773"/>
      <w:bookmarkStart w:id="12" w:name="_Toc402160603"/>
      <w:bookmarkStart w:id="13" w:name="_Toc402161529"/>
      <w:bookmarkStart w:id="14" w:name="_Toc402197163"/>
      <w:bookmarkStart w:id="15" w:name="_Toc402197221"/>
      <w:bookmarkStart w:id="16" w:name="_Toc402197329"/>
      <w:bookmarkStart w:id="17" w:name="_Toc402197381"/>
      <w:bookmarkStart w:id="18" w:name="_Toc402197473"/>
      <w:bookmarkStart w:id="19" w:name="_Toc402203613"/>
      <w:bookmarkStart w:id="20" w:name="_Toc402203716"/>
      <w:bookmarkStart w:id="21" w:name="_Toc402203774"/>
      <w:bookmarkStart w:id="22" w:name="_Toc402160604"/>
      <w:bookmarkStart w:id="23" w:name="_Toc402161530"/>
      <w:bookmarkStart w:id="24" w:name="_Toc402197164"/>
      <w:bookmarkStart w:id="25" w:name="_Toc402197222"/>
      <w:bookmarkStart w:id="26" w:name="_Toc402197330"/>
      <w:bookmarkStart w:id="27" w:name="_Toc402197382"/>
      <w:bookmarkStart w:id="28" w:name="_Toc402197474"/>
      <w:bookmarkStart w:id="29" w:name="_Toc402203614"/>
      <w:bookmarkStart w:id="30" w:name="_Toc402203717"/>
      <w:bookmarkStart w:id="31" w:name="_Toc402203775"/>
      <w:bookmarkStart w:id="32" w:name="_Toc402160605"/>
      <w:bookmarkStart w:id="33" w:name="_Toc402161531"/>
      <w:bookmarkStart w:id="34" w:name="_Toc402197165"/>
      <w:bookmarkStart w:id="35" w:name="_Toc402197223"/>
      <w:bookmarkStart w:id="36" w:name="_Toc402197331"/>
      <w:bookmarkStart w:id="37" w:name="_Toc402197383"/>
      <w:bookmarkStart w:id="38" w:name="_Toc402197475"/>
      <w:bookmarkStart w:id="39" w:name="_Toc402203615"/>
      <w:bookmarkStart w:id="40" w:name="_Toc402203718"/>
      <w:bookmarkStart w:id="41" w:name="_Toc402203776"/>
      <w:bookmarkStart w:id="42" w:name="_Toc402160606"/>
      <w:bookmarkStart w:id="43" w:name="_Toc402161532"/>
      <w:bookmarkStart w:id="44" w:name="_Toc402197166"/>
      <w:bookmarkStart w:id="45" w:name="_Toc402197224"/>
      <w:bookmarkStart w:id="46" w:name="_Toc402197332"/>
      <w:bookmarkStart w:id="47" w:name="_Toc402197384"/>
      <w:bookmarkStart w:id="48" w:name="_Toc402197476"/>
      <w:bookmarkStart w:id="49" w:name="_Toc402203616"/>
      <w:bookmarkStart w:id="50" w:name="_Toc402203719"/>
      <w:bookmarkStart w:id="51" w:name="_Toc402203777"/>
      <w:bookmarkStart w:id="52" w:name="_Toc402160607"/>
      <w:bookmarkStart w:id="53" w:name="_Toc402161533"/>
      <w:bookmarkStart w:id="54" w:name="_Toc402197167"/>
      <w:bookmarkStart w:id="55" w:name="_Toc402197225"/>
      <w:bookmarkStart w:id="56" w:name="_Toc402197333"/>
      <w:bookmarkStart w:id="57" w:name="_Toc402197385"/>
      <w:bookmarkStart w:id="58" w:name="_Toc402197477"/>
      <w:bookmarkStart w:id="59" w:name="_Toc402203617"/>
      <w:bookmarkStart w:id="60" w:name="_Toc402203720"/>
      <w:bookmarkStart w:id="61" w:name="_Toc402203778"/>
      <w:bookmarkStart w:id="62" w:name="_Toc402160608"/>
      <w:bookmarkStart w:id="63" w:name="_Toc402161534"/>
      <w:bookmarkStart w:id="64" w:name="_Toc402197168"/>
      <w:bookmarkStart w:id="65" w:name="_Toc402197226"/>
      <w:bookmarkStart w:id="66" w:name="_Toc402197334"/>
      <w:bookmarkStart w:id="67" w:name="_Toc402197386"/>
      <w:bookmarkStart w:id="68" w:name="_Toc402197478"/>
      <w:bookmarkStart w:id="69" w:name="_Toc402203618"/>
      <w:bookmarkStart w:id="70" w:name="_Toc402203721"/>
      <w:bookmarkStart w:id="71" w:name="_Toc402203779"/>
      <w:bookmarkStart w:id="72" w:name="_Toc402160609"/>
      <w:bookmarkStart w:id="73" w:name="_Toc402161535"/>
      <w:bookmarkStart w:id="74" w:name="_Toc402197169"/>
      <w:bookmarkStart w:id="75" w:name="_Toc402197227"/>
      <w:bookmarkStart w:id="76" w:name="_Toc402197335"/>
      <w:bookmarkStart w:id="77" w:name="_Toc402197387"/>
      <w:bookmarkStart w:id="78" w:name="_Toc402197479"/>
      <w:bookmarkStart w:id="79" w:name="_Toc402203619"/>
      <w:bookmarkStart w:id="80" w:name="_Toc402203722"/>
      <w:bookmarkStart w:id="81" w:name="_Toc402203780"/>
      <w:bookmarkStart w:id="82" w:name="_Toc402160610"/>
      <w:bookmarkStart w:id="83" w:name="_Toc402161536"/>
      <w:bookmarkStart w:id="84" w:name="_Toc402197170"/>
      <w:bookmarkStart w:id="85" w:name="_Toc402197228"/>
      <w:bookmarkStart w:id="86" w:name="_Toc402197336"/>
      <w:bookmarkStart w:id="87" w:name="_Toc402197388"/>
      <w:bookmarkStart w:id="88" w:name="_Toc402197480"/>
      <w:bookmarkStart w:id="89" w:name="_Toc402203620"/>
      <w:bookmarkStart w:id="90" w:name="_Toc402203723"/>
      <w:bookmarkStart w:id="91" w:name="_Toc402203781"/>
      <w:bookmarkStart w:id="92" w:name="_Toc402160611"/>
      <w:bookmarkStart w:id="93" w:name="_Toc402161537"/>
      <w:bookmarkStart w:id="94" w:name="_Toc402197171"/>
      <w:bookmarkStart w:id="95" w:name="_Toc402197229"/>
      <w:bookmarkStart w:id="96" w:name="_Toc402197337"/>
      <w:bookmarkStart w:id="97" w:name="_Toc402197389"/>
      <w:bookmarkStart w:id="98" w:name="_Toc402197481"/>
      <w:bookmarkStart w:id="99" w:name="_Toc402203621"/>
      <w:bookmarkStart w:id="100" w:name="_Toc402203724"/>
      <w:bookmarkStart w:id="101" w:name="_Toc402203782"/>
      <w:bookmarkStart w:id="102" w:name="_Toc402160612"/>
      <w:bookmarkStart w:id="103" w:name="_Toc402161538"/>
      <w:bookmarkStart w:id="104" w:name="_Toc402197172"/>
      <w:bookmarkStart w:id="105" w:name="_Toc402197230"/>
      <w:bookmarkStart w:id="106" w:name="_Toc402197338"/>
      <w:bookmarkStart w:id="107" w:name="_Toc402197390"/>
      <w:bookmarkStart w:id="108" w:name="_Toc402197482"/>
      <w:bookmarkStart w:id="109" w:name="_Toc402203622"/>
      <w:bookmarkStart w:id="110" w:name="_Toc402203725"/>
      <w:bookmarkStart w:id="111" w:name="_Toc402203783"/>
      <w:bookmarkStart w:id="112" w:name="_Toc402160613"/>
      <w:bookmarkStart w:id="113" w:name="_Toc402161539"/>
      <w:bookmarkStart w:id="114" w:name="_Toc402197173"/>
      <w:bookmarkStart w:id="115" w:name="_Toc402197231"/>
      <w:bookmarkStart w:id="116" w:name="_Toc402197339"/>
      <w:bookmarkStart w:id="117" w:name="_Toc402197391"/>
      <w:bookmarkStart w:id="118" w:name="_Toc402197483"/>
      <w:bookmarkStart w:id="119" w:name="_Toc402203623"/>
      <w:bookmarkStart w:id="120" w:name="_Toc402203726"/>
      <w:bookmarkStart w:id="121" w:name="_Toc402203784"/>
      <w:bookmarkStart w:id="122" w:name="_Toc402160614"/>
      <w:bookmarkStart w:id="123" w:name="_Toc402161540"/>
      <w:bookmarkStart w:id="124" w:name="_Toc402197174"/>
      <w:bookmarkStart w:id="125" w:name="_Toc402197232"/>
      <w:bookmarkStart w:id="126" w:name="_Toc402197340"/>
      <w:bookmarkStart w:id="127" w:name="_Toc402197392"/>
      <w:bookmarkStart w:id="128" w:name="_Toc402197484"/>
      <w:bookmarkStart w:id="129" w:name="_Toc402203624"/>
      <w:bookmarkStart w:id="130" w:name="_Toc402203727"/>
      <w:bookmarkStart w:id="131" w:name="_Toc402203785"/>
      <w:bookmarkStart w:id="132" w:name="_Toc402160615"/>
      <w:bookmarkStart w:id="133" w:name="_Toc402161541"/>
      <w:bookmarkStart w:id="134" w:name="_Toc402197175"/>
      <w:bookmarkStart w:id="135" w:name="_Toc402197233"/>
      <w:bookmarkStart w:id="136" w:name="_Toc402197341"/>
      <w:bookmarkStart w:id="137" w:name="_Toc402197393"/>
      <w:bookmarkStart w:id="138" w:name="_Toc402197485"/>
      <w:bookmarkStart w:id="139" w:name="_Toc402203625"/>
      <w:bookmarkStart w:id="140" w:name="_Toc402203728"/>
      <w:bookmarkStart w:id="141" w:name="_Toc402203786"/>
      <w:bookmarkStart w:id="142" w:name="_Toc402160616"/>
      <w:bookmarkStart w:id="143" w:name="_Toc402161542"/>
      <w:bookmarkStart w:id="144" w:name="_Toc402197176"/>
      <w:bookmarkStart w:id="145" w:name="_Toc402197234"/>
      <w:bookmarkStart w:id="146" w:name="_Toc402197342"/>
      <w:bookmarkStart w:id="147" w:name="_Toc402197394"/>
      <w:bookmarkStart w:id="148" w:name="_Toc402197486"/>
      <w:bookmarkStart w:id="149" w:name="_Toc402203626"/>
      <w:bookmarkStart w:id="150" w:name="_Toc402203729"/>
      <w:bookmarkStart w:id="151" w:name="_Toc402203787"/>
      <w:bookmarkStart w:id="152" w:name="_Toc402160617"/>
      <w:bookmarkStart w:id="153" w:name="_Toc402161543"/>
      <w:bookmarkStart w:id="154" w:name="_Toc402197177"/>
      <w:bookmarkStart w:id="155" w:name="_Toc402197235"/>
      <w:bookmarkStart w:id="156" w:name="_Toc402197343"/>
      <w:bookmarkStart w:id="157" w:name="_Toc402197395"/>
      <w:bookmarkStart w:id="158" w:name="_Toc402197487"/>
      <w:bookmarkStart w:id="159" w:name="_Toc402203627"/>
      <w:bookmarkStart w:id="160" w:name="_Toc402203730"/>
      <w:bookmarkStart w:id="161" w:name="_Toc402203788"/>
      <w:bookmarkStart w:id="162" w:name="_Toc407749913"/>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05790C">
        <w:t>Análisis de la problemática</w:t>
      </w:r>
      <w:bookmarkEnd w:id="162"/>
    </w:p>
    <w:p w14:paraId="0FCFE385" w14:textId="206735BC" w:rsidR="00D5353D" w:rsidRDefault="00CA6F05" w:rsidP="00FF7D6E">
      <w:pPr>
        <w:pStyle w:val="TTCuerpo"/>
        <w:ind w:firstLine="284"/>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r w:rsidRPr="00EA0C94">
        <w:rPr>
          <w:i/>
        </w:rPr>
        <w:t>Holter</w:t>
      </w:r>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4455EB41" w:rsidR="009C4034" w:rsidRDefault="005F0BA2" w:rsidP="00CD216C">
      <w:pPr>
        <w:pStyle w:val="TTCuerpoIndentado"/>
        <w:numPr>
          <w:ilvl w:val="0"/>
          <w:numId w:val="4"/>
        </w:numPr>
      </w:pPr>
      <w:r>
        <w:t>U</w:t>
      </w:r>
      <w:r w:rsidR="00D5353D">
        <w:t xml:space="preserve">n sistema ambulatorio </w:t>
      </w:r>
      <w:r w:rsidR="00556352">
        <w:t>debe basarse en un sistema de referencia</w:t>
      </w:r>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r w:rsidR="00BD6626">
        <w:t xml:space="preserve"> difíciles</w:t>
      </w:r>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r w:rsidRPr="00EA0C94">
        <w:rPr>
          <w:i/>
        </w:rPr>
        <w:t>wearable</w:t>
      </w:r>
      <w:r>
        <w:t>.</w:t>
      </w:r>
    </w:p>
    <w:p w14:paraId="57C45298" w14:textId="5B66CF7B" w:rsidR="00654D0F" w:rsidRDefault="00EF209D">
      <w:pPr>
        <w:pStyle w:val="TTCuerpoIndentado"/>
      </w:pPr>
      <w:r>
        <w:t xml:space="preserve">Los dispositivos </w:t>
      </w:r>
      <w:r w:rsidRPr="00EA0C94">
        <w:rPr>
          <w:i/>
        </w:rPr>
        <w:t>wearables</w:t>
      </w:r>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r w:rsidR="005C4434">
        <w:t xml:space="preserve">, quien </w:t>
      </w:r>
      <w:r>
        <w:t xml:space="preserve">no se da cuenta </w:t>
      </w:r>
      <w:r w:rsidR="005C4434">
        <w:t>que está</w:t>
      </w:r>
      <w:r>
        <w:t xml:space="preserve"> utilizando</w:t>
      </w:r>
      <w:r w:rsidR="005C4434">
        <w:t xml:space="preserve"> el dispositivo</w:t>
      </w:r>
      <w:r>
        <w:t xml:space="preserve">. Un dispositivo </w:t>
      </w:r>
      <w:r w:rsidRPr="00EA0C94">
        <w:rPr>
          <w:i/>
        </w:rPr>
        <w:t>wearable</w:t>
      </w:r>
      <w:r>
        <w:t xml:space="preserve"> es apropiado para 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r w:rsidR="001737FA">
        <w:rPr>
          <w:i/>
        </w:rPr>
        <w:t>s</w:t>
      </w:r>
      <w:r w:rsidRPr="00EA0C94">
        <w:rPr>
          <w:i/>
        </w:rPr>
        <w:t>martphones</w:t>
      </w:r>
      <w:r>
        <w:t xml:space="preserve"> y </w:t>
      </w:r>
      <w:r w:rsidR="001737FA">
        <w:t>s</w:t>
      </w:r>
      <w:r w:rsidR="001737FA" w:rsidRPr="00EA0C94">
        <w:rPr>
          <w:i/>
        </w:rPr>
        <w:t>martwatches</w:t>
      </w:r>
      <w:r>
        <w:t>, permitiendo registrar variables como ritmo cardiaco, pulso, contadores de pasos y calorías quemadas, utilizando sensores miniaturizados y de bajo consumo energético.</w:t>
      </w:r>
    </w:p>
    <w:p w14:paraId="10BB4A6D" w14:textId="252E97F0" w:rsidR="006E721C" w:rsidRDefault="002C5CAA" w:rsidP="00602C62">
      <w:pPr>
        <w:pStyle w:val="TTCuerpoIndentado"/>
      </w:pPr>
      <w:r>
        <w:lastRenderedPageBreak/>
        <w:t xml:space="preserve">Gran parte del progreso </w:t>
      </w:r>
      <w:r w:rsidR="00167A94">
        <w:t xml:space="preserve">en </w:t>
      </w:r>
      <w:r>
        <w:t>la</w:t>
      </w:r>
      <w:r w:rsidR="00167A94">
        <w:t>s</w:t>
      </w:r>
      <w:r>
        <w:t xml:space="preserve"> tecnología</w:t>
      </w:r>
      <w:r w:rsidR="00167A94">
        <w:t>s</w:t>
      </w:r>
      <w:r>
        <w:t xml:space="preserve"> </w:t>
      </w:r>
      <w:r w:rsidRPr="00EA0C94">
        <w:rPr>
          <w:i/>
        </w:rPr>
        <w:t>wearable</w:t>
      </w:r>
      <w:r>
        <w:t xml:space="preserve"> ha</w:t>
      </w:r>
      <w:r w:rsidR="00167A94">
        <w:t>n</w:t>
      </w:r>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r w:rsidRPr="00EA0C94">
        <w:rPr>
          <w:i/>
        </w:rPr>
        <w:t>Microelectromechanical Systems</w:t>
      </w:r>
      <w:r>
        <w:t>).</w:t>
      </w:r>
    </w:p>
    <w:p w14:paraId="03C17E30" w14:textId="333DAECA" w:rsidR="00292B0D" w:rsidRDefault="002C5CAA" w:rsidP="0012312E">
      <w:pPr>
        <w:pStyle w:val="TTCuerpoIndentado"/>
      </w:pPr>
      <w:r>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r w:rsidR="00167A94">
        <w:t>b</w:t>
      </w:r>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r w:rsidR="00F24CC2" w:rsidRPr="00F24CC2">
        <w:t>s</w:t>
      </w:r>
      <w:r w:rsidR="00292B0D" w:rsidRPr="00F24CC2">
        <w:rPr>
          <w:i/>
        </w:rPr>
        <w:t>mart</w:t>
      </w:r>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r w:rsidRPr="00EA0C94">
        <w:rPr>
          <w:i/>
        </w:rPr>
        <w:t>Inertial Measurement Unit</w:t>
      </w:r>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567F110C" w14:textId="07878AB0" w:rsidR="0012312E" w:rsidRDefault="00EE0AD7" w:rsidP="00602C62">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6EEB3711" w14:textId="56DC973C"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XSens </w:t>
      </w:r>
      <w:r w:rsidR="000C36D8">
        <w:fldChar w:fldCharType="begin"/>
      </w:r>
      <w:r w:rsidR="00605715">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note":"2014-10-27","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unidades inalámbricas para realizar mediciones, junto con trajes especiales para adosar los IMUs</w:t>
      </w:r>
      <w:r w:rsidR="000C36D8">
        <w:t xml:space="preserve">. Otras </w:t>
      </w:r>
      <w:r>
        <w:t xml:space="preserve">aproximaciones </w:t>
      </w:r>
      <w:r w:rsidR="000C36D8">
        <w:t xml:space="preserve">utilizan soluciones </w:t>
      </w:r>
      <w:r w:rsidR="000C36D8" w:rsidRPr="00EA0C94">
        <w:rPr>
          <w:i/>
        </w:rPr>
        <w:t>wearables</w:t>
      </w:r>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32F2048" w14:textId="24698033" w:rsidR="004F061B" w:rsidRDefault="004F061B" w:rsidP="00602C62">
      <w:pPr>
        <w:pStyle w:val="TTCuerpoIndentado"/>
        <w:numPr>
          <w:ilvl w:val="0"/>
          <w:numId w:val="6"/>
        </w:numPr>
      </w:pPr>
      <w:r>
        <w:t>Los algoritmos de fusión y calibración son generalmente propietarios.</w:t>
      </w:r>
    </w:p>
    <w:p w14:paraId="38AC986A" w14:textId="1877323E" w:rsidR="003A6122" w:rsidRDefault="003A6122">
      <w:pPr>
        <w:pStyle w:val="TTCuerpoIndentado"/>
      </w:pPr>
      <w:r>
        <w:t xml:space="preserve">La comunidad </w:t>
      </w:r>
      <w:r w:rsidRPr="00EA0C94">
        <w:rPr>
          <w:i/>
        </w:rPr>
        <w:t>open source</w:t>
      </w:r>
      <w:r>
        <w:t xml:space="preserve"> ha desarrollado diversos proyectos para utilizar y construir IMU</w:t>
      </w:r>
      <w:r w:rsidR="00472A14">
        <w:t xml:space="preserve"> </w:t>
      </w:r>
      <w:r w:rsidR="00472A14">
        <w:fldChar w:fldCharType="begin"/>
      </w:r>
      <w:r w:rsidR="003E655E">
        <w:instrText xml:space="preserve"> ADDIN ZOTERO_ITEM CSL_CITATION {"citationID":"29ic6piraa","properties":{"formattedCitation":"(Barnett, 2014; S. Madgwick, 2013; Varesano, 2011)","plainCitation":"(Barnett, 2014; S. Madgwick, 2013; Varesano, 2011)"},"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given":"Sebastian"}],"issued":{"date-parts":[["2013"]]},"accessed":{"date-parts":[["2014",6,23]]}}}],"schema":"https://github.com/citation-style-language/schema/raw/master/csl-citation.json"} </w:instrText>
      </w:r>
      <w:r w:rsidR="00472A14">
        <w:fldChar w:fldCharType="separate"/>
      </w:r>
      <w:r w:rsidR="00BF5654" w:rsidRPr="00BF5654">
        <w:t>(Barnett, 2014; S. Madgwick, 2013; Varesano, 2011)</w:t>
      </w:r>
      <w:r w:rsidR="00472A14">
        <w:fldChar w:fldCharType="end"/>
      </w:r>
      <w:r>
        <w:t>. Librerías para plataformas de desarrollo tan populares como Arduino</w:t>
      </w:r>
      <w:r w:rsidR="00472A14">
        <w:t xml:space="preserve"> o Raspberry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r w:rsidRPr="00EA0C94">
        <w:rPr>
          <w:i/>
        </w:rPr>
        <w:t>ho</w:t>
      </w:r>
      <w:r w:rsidR="00846ED8" w:rsidRPr="00EA0C94">
        <w:rPr>
          <w:i/>
        </w:rPr>
        <w:t>b</w:t>
      </w:r>
      <w:r w:rsidRPr="00EA0C94">
        <w:rPr>
          <w:i/>
        </w:rPr>
        <w:t>bista</w:t>
      </w:r>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26579F7A" w14:textId="7E67F333" w:rsidR="00D975EE" w:rsidRDefault="00D975EE" w:rsidP="00602C62">
      <w:pPr>
        <w:pStyle w:val="TTCuerpoIndentado"/>
      </w:pPr>
      <w:r>
        <w:t xml:space="preserve">En este trabajo se propone desarrollar un sistema de captura de movimiento por métodos inerciales utilizando sensores y plataformas </w:t>
      </w:r>
      <w:r w:rsidR="002E54AA" w:rsidRPr="00EA0C94">
        <w:rPr>
          <w:i/>
        </w:rPr>
        <w:t>open source</w:t>
      </w:r>
      <w:r w:rsidR="002E54AA">
        <w:t xml:space="preserve"> </w:t>
      </w:r>
      <w:r>
        <w:t xml:space="preserve">de fácil acceso. El sistema debe ser </w:t>
      </w:r>
      <w:r>
        <w:lastRenderedPageBreak/>
        <w:t xml:space="preserve">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condiciones iniciales del sistema, y </w:t>
      </w:r>
      <w:r w:rsidR="00167A94">
        <w:t xml:space="preserve">establecer </w:t>
      </w:r>
      <w:r>
        <w:t>de qué forma sería posible mejorar los resultados de la fusión.</w:t>
      </w:r>
    </w:p>
    <w:p w14:paraId="24A1E219" w14:textId="77777777" w:rsidR="00BF6956" w:rsidRDefault="00D975EE">
      <w:pPr>
        <w:pStyle w:val="TTCuerpoIndentado"/>
      </w:pPr>
      <w:r>
        <w:t>Basado en la propuesta del proyecto de tesis de Magister en Ciencias de la Ingeniería, mención Ingeniería Civil Biomédica, se propone como hipótesis 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p>
    <w:p w14:paraId="4DE29E78" w14:textId="74679BC4" w:rsidR="00BF6956" w:rsidRDefault="00BF6956">
      <w:pPr>
        <w:pStyle w:val="TTCuerpoIndentado"/>
      </w:pPr>
      <w:r>
        <w:t>En este trabajo, se desarrollara la plataforma de adquisición, seleccionando la arquitectura, tanto de hardware como de software, más apropiada a los requerimientos del dispositivo, junto con realizar pruebas de funcionamiento en terreno para corroborar su usabilidad y robustez.</w:t>
      </w:r>
    </w:p>
    <w:p w14:paraId="6983A4D0" w14:textId="2173B7F2" w:rsidR="00BB23AB" w:rsidRPr="00BB23AB" w:rsidRDefault="00BF6956">
      <w:pPr>
        <w:pStyle w:val="TTCuerpoIndentado"/>
      </w:pPr>
      <w:r>
        <w:t>En forma paralela, en la tesis de magister, se realizara la investigación y validación de la hipótesis, con el fin de determinar en qué forma pueden las mediciones EMG mejorar los resultados de posición y postura.</w:t>
      </w:r>
    </w:p>
    <w:p w14:paraId="163347F3" w14:textId="238C0C0E" w:rsidR="00093FA7" w:rsidRDefault="00225505" w:rsidP="00EA0C94">
      <w:pPr>
        <w:pStyle w:val="Ttulo2"/>
      </w:pPr>
      <w:bookmarkStart w:id="163" w:name="_Toc407749914"/>
      <w:r>
        <w:t>Estado del arte</w:t>
      </w:r>
      <w:bookmarkEnd w:id="163"/>
    </w:p>
    <w:p w14:paraId="65660624" w14:textId="1B3814B2" w:rsidR="00F00961" w:rsidRDefault="002E54AA" w:rsidP="00FF7D6E">
      <w:pPr>
        <w:pStyle w:val="normalhere"/>
        <w:ind w:firstLine="284"/>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164" w:name="_Toc402422230"/>
      <w:bookmarkStart w:id="165" w:name="_Toc402422364"/>
      <w:bookmarkStart w:id="166" w:name="_Toc407749915"/>
      <w:bookmarkEnd w:id="164"/>
      <w:bookmarkEnd w:id="165"/>
      <w:r>
        <w:t xml:space="preserve">Respecto a los </w:t>
      </w:r>
      <w:r w:rsidR="0062370F">
        <w:t>algoritmos</w:t>
      </w:r>
      <w:r>
        <w:t xml:space="preserve"> de fusión</w:t>
      </w:r>
      <w:bookmarkEnd w:id="166"/>
    </w:p>
    <w:p w14:paraId="1BC869FF" w14:textId="7838F2AF" w:rsidR="00F47A2C" w:rsidRDefault="00D07987" w:rsidP="00FF7D6E">
      <w:pPr>
        <w:pStyle w:val="normalhere"/>
        <w:ind w:firstLine="288"/>
      </w:pPr>
      <w:r w:rsidRPr="00D07987">
        <w:t xml:space="preserve">Los algoritmos de fusión para sensores inerciales se han desarrollado desde principios del año </w:t>
      </w:r>
      <w:r w:rsidR="00F47A2C">
        <w:t>1956, durante plena guerra fría</w:t>
      </w:r>
      <w:r w:rsidRPr="00D07987">
        <w:t>.</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00F47A2C">
        <w:t xml:space="preserve">El filtro Kalman, desarrollado en aquellos años, fue utilizado en la teoría de control, llegando hasta campos como la electrónica de consumo, el ámbito militar y la salud. En los años 60, el filtro Kalman fue utilizado para navegación en el Proyecto Apollo, estimando trayectorias de las naves espaciales que viajaban a la luna </w:t>
      </w:r>
      <w:r w:rsidR="00F47A2C">
        <w:fldChar w:fldCharType="begin"/>
      </w:r>
      <w:r w:rsidR="00F47A2C">
        <w:instrText xml:space="preserve"> ADDIN ZOTERO_ITEM CSL_CITATION {"citationID":"e0pu38afe","properties":{"formattedCitation":"(Grewal &amp; Andrews, 2010)","plainCitation":"(Grewal &amp; Andrews, 2010)"},"citationItems":[{"id":687,"uris":["http://zotero.org/users/local/bwVY6orv/items/8EC79EG5"],"uri":["http://zotero.org/users/local/bwVY6orv/items/8EC79EG5"],"itemData":{"id":687,"type":"article-journal","title":"Applications of Kalman Filtering in Aerospace 1960 to the Present [Historical Perspectives]","container-title":"IEEE Control Systems","page":"69-78","volume":"30","issue":"3","source":"IEEE Xplore","abstract":"In the 1960s, the Kalman filter was applied to navigation for the Apollo Project, which required estimates of the trajectories of manned spacecraft going to the Moon and back. With the lives of the astronauts at stake, it was essential that the Kalman filter be proven effective and reliable before it could be used. This article is about the lead up to Kalman's work, key discoveries in the development and maturation of the filter, a sampling of its many applications in aerospace, and recognition of some who played key roles in that history.","DOI":"10.1109/MCS.2010.936465","ISSN":"1066-033X","author":[{"family":"Grewal","given":"M.S."},{"family":"Andrews","given":"A.P."}],"issued":{"date-parts":[["2010",6]]}}}],"schema":"https://github.com/citation-style-language/schema/raw/master/csl-citation.json"} </w:instrText>
      </w:r>
      <w:r w:rsidR="00F47A2C">
        <w:fldChar w:fldCharType="separate"/>
      </w:r>
      <w:r w:rsidR="00F47A2C" w:rsidRPr="009B469A">
        <w:t>(Grewal &amp; Andrews, 2010)</w:t>
      </w:r>
      <w:r w:rsidR="00F47A2C">
        <w:fldChar w:fldCharType="end"/>
      </w:r>
      <w:r w:rsidR="00F47A2C">
        <w:t>. En 1969, el modulo lunar del Apollo 11 utilizo un filtro Kalman, con un computador de 2MHz</w:t>
      </w:r>
      <w:r w:rsidR="00DA7232">
        <w:t>,</w:t>
      </w:r>
      <w:r w:rsidR="00F47A2C">
        <w:t xml:space="preserve"> 2K de memoria</w:t>
      </w:r>
      <w:r w:rsidR="00DA7232">
        <w:t xml:space="preserve"> y un sistema de correcciones para los sensores inerciales, logro llevar por primera vez al hombre a la luna.</w:t>
      </w:r>
    </w:p>
    <w:p w14:paraId="63FD052E" w14:textId="3C62CDA6" w:rsidR="00D07987" w:rsidRPr="00D07987" w:rsidRDefault="00DA7232" w:rsidP="00FF7D6E">
      <w:pPr>
        <w:pStyle w:val="normalhere"/>
        <w:ind w:firstLine="288"/>
      </w:pPr>
      <w:r>
        <w:t>Desde entonces, el filtro Kalman ha sido el preferido para realizar la fusión de sensores inerciales, y muchos esfuerzos se han realizado para mejorar sus resultados y disminuir el la carga computacional requerida</w:t>
      </w:r>
      <w:r w:rsidR="00F47A2C">
        <w:t xml:space="preserve">. </w:t>
      </w:r>
      <w:r w:rsidR="00D07987" w:rsidRPr="00EA0C94">
        <w:t xml:space="preserve">En el año 2002 se publicó uno de los primeros métodos de fusión utilizando un filtro Kalman que entregaba sus resultados en </w:t>
      </w:r>
      <w:r w:rsidR="00DA2DC5">
        <w:t>cuaterniones</w:t>
      </w:r>
      <w:r w:rsidR="00D07987" w:rsidRPr="00EA0C94">
        <w:t xml:space="preserve"> </w:t>
      </w:r>
      <w:r w:rsidR="00D07987">
        <w:fldChar w:fldCharType="begin"/>
      </w:r>
      <w:r w:rsidR="00DD1E08">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rsidR="00D07987">
        <w:fldChar w:fldCharType="separate"/>
      </w:r>
      <w:r w:rsidR="00DD1E08" w:rsidRPr="00DD1E08">
        <w:t>(Gao, Niu, &amp; Guo, 2002)</w:t>
      </w:r>
      <w:r w:rsidR="00D07987">
        <w:fldChar w:fldCharType="end"/>
      </w:r>
      <w:r w:rsidR="00D07987" w:rsidRPr="00EA0C94">
        <w:t xml:space="preserve">. </w:t>
      </w:r>
      <w:r w:rsidR="000A42BB">
        <w:t>D</w:t>
      </w:r>
      <w:r w:rsidR="00D07987" w:rsidRPr="00D07987">
        <w:t>iferentes modificaciones al filtro Kalman han permitido mejorar los resultados</w:t>
      </w:r>
      <w:r w:rsidR="00D07987">
        <w:t xml:space="preserve"> </w:t>
      </w:r>
      <w:r w:rsidR="00D07987" w:rsidRPr="00D07987">
        <w:t xml:space="preserve">e integrar más sensores y correcciones a sus errores, incluyendo GPS en un filtro Kalman Scaled Unscented </w:t>
      </w:r>
      <w:r w:rsidR="00D07987">
        <w:t xml:space="preserve"> </w:t>
      </w:r>
      <w:r w:rsidR="00D07987">
        <w:fldChar w:fldCharType="begin"/>
      </w:r>
      <w:r w:rsidR="00D07987">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rsidR="00D07987">
        <w:fldChar w:fldCharType="separate"/>
      </w:r>
      <w:r w:rsidR="00D07987" w:rsidRPr="00D07987">
        <w:t>(Khoder, Fassinut-Mombot, &amp; Benjelloun, 2008a, 2008b)</w:t>
      </w:r>
      <w:r w:rsidR="00D07987">
        <w:fldChar w:fldCharType="end"/>
      </w:r>
      <w:r w:rsidR="00D07987" w:rsidRPr="00D07987">
        <w:t>; alcanzando un error RMS en la estimación de hasta 2,5</w:t>
      </w:r>
      <w:r w:rsidR="00167A94">
        <w:t>º</w:t>
      </w:r>
      <w:r w:rsidR="00D07987" w:rsidRPr="00D07987">
        <w:t xml:space="preserve"> , filtros Kalman de doble etapa </w:t>
      </w:r>
      <w:r w:rsidR="00D07987">
        <w:fldChar w:fldCharType="begin"/>
      </w:r>
      <w:r w:rsidR="00D07987">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rsidR="00D07987">
        <w:fldChar w:fldCharType="separate"/>
      </w:r>
      <w:r w:rsidR="00D07987" w:rsidRPr="00D07987">
        <w:t>(Suh, 2010)</w:t>
      </w:r>
      <w:r w:rsidR="00D07987">
        <w:fldChar w:fldCharType="end"/>
      </w:r>
      <w:r w:rsidR="00D07987">
        <w:t xml:space="preserve"> </w:t>
      </w:r>
      <w:r w:rsidR="00D07987" w:rsidRPr="00D07987">
        <w:t>y la aplicaci</w:t>
      </w:r>
      <w:r w:rsidR="00D07987" w:rsidRPr="00D07987">
        <w:rPr>
          <w:rFonts w:cs="Apple Garamond Light"/>
        </w:rPr>
        <w:t>ó</w:t>
      </w:r>
      <w:r w:rsidR="00D07987" w:rsidRPr="00D07987">
        <w:t>n del</w:t>
      </w:r>
      <w:r w:rsidR="00D07987">
        <w:t xml:space="preserve"> </w:t>
      </w:r>
      <w:r w:rsidR="00D07987" w:rsidRPr="00D07987">
        <w:t>fi</w:t>
      </w:r>
      <w:r w:rsidR="00D07987">
        <w:t xml:space="preserve">ltro Kalman extendido (EKF) </w:t>
      </w:r>
      <w:r w:rsidR="00D07987">
        <w:fldChar w:fldCharType="begin"/>
      </w:r>
      <w:r w:rsidR="00D07987">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rsidR="00D07987">
        <w:fldChar w:fldCharType="separate"/>
      </w:r>
      <w:r w:rsidR="00D07987" w:rsidRPr="00D07987">
        <w:t>(Sabatini, 2006)</w:t>
      </w:r>
      <w:r w:rsidR="00D07987">
        <w:fldChar w:fldCharType="end"/>
      </w:r>
      <w:r w:rsidR="00D07987" w:rsidRPr="00D07987">
        <w:t xml:space="preserve"> que ha logrado un error de estimación RMS de hasta 2,06</w:t>
      </w:r>
      <w:r w:rsidR="00167A94">
        <w:t>º</w:t>
      </w:r>
      <w:r w:rsidR="00D07987" w:rsidRPr="00D07987">
        <w:t>, que tambi</w:t>
      </w:r>
      <w:r w:rsidR="00D07987" w:rsidRPr="00D07987">
        <w:rPr>
          <w:rFonts w:cs="Apple Garamond Light"/>
        </w:rPr>
        <w:t>é</w:t>
      </w:r>
      <w:r w:rsidR="00D07987" w:rsidRPr="00D07987">
        <w:t>n se ha</w:t>
      </w:r>
      <w:r w:rsidR="00D07987">
        <w:t xml:space="preserve"> </w:t>
      </w:r>
      <w:r w:rsidR="00D07987" w:rsidRPr="00D07987">
        <w:t>implementado en</w:t>
      </w:r>
      <w:r w:rsidR="00D07987">
        <w:t xml:space="preserve"> dos etapas </w:t>
      </w:r>
      <w:r w:rsidR="00D07987">
        <w:fldChar w:fldCharType="begin"/>
      </w:r>
      <w:r w:rsidR="00D07987">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rsidR="00D07987">
        <w:fldChar w:fldCharType="separate"/>
      </w:r>
      <w:r w:rsidR="00D07987" w:rsidRPr="00D07987">
        <w:t>(Xie, Yang, Yang, &amp; Li, 2012)</w:t>
      </w:r>
      <w:r w:rsidR="00D07987">
        <w:fldChar w:fldCharType="end"/>
      </w:r>
      <w:r w:rsidR="00D07987" w:rsidRPr="00D07987">
        <w:t>. Aplicaciones para otros filtros se pueden encontrar en redes de sensores para</w:t>
      </w:r>
      <w:r w:rsidR="00D07987">
        <w:t xml:space="preserve"> </w:t>
      </w:r>
      <w:r w:rsidR="00D07987" w:rsidRPr="00D07987">
        <w:t>e</w:t>
      </w:r>
      <w:r w:rsidR="00D07987">
        <w:t xml:space="preserve">studiar la locomoción humana </w:t>
      </w:r>
      <w:r w:rsidR="00D07987">
        <w:fldChar w:fldCharType="begin"/>
      </w:r>
      <w:r w:rsidR="00D07987">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rsidR="00D07987">
        <w:fldChar w:fldCharType="separate"/>
      </w:r>
      <w:r w:rsidR="00D07987" w:rsidRPr="00D07987">
        <w:t>(Misgeld, Ruschen, Kim, &amp; Leonhardt, 2013)</w:t>
      </w:r>
      <w:r w:rsidR="00D07987">
        <w:fldChar w:fldCharType="end"/>
      </w:r>
      <w:r w:rsidR="00D07987" w:rsidRPr="00D07987">
        <w:t>; logrando un error RMS de hasta 5,4</w:t>
      </w:r>
      <w:r w:rsidR="00167A94">
        <w:rPr>
          <w:rFonts w:ascii="Times New Roman" w:hAnsi="Times New Roman"/>
        </w:rPr>
        <w:t>º</w:t>
      </w:r>
      <w:r w:rsidR="00D07987" w:rsidRPr="00D07987">
        <w:t xml:space="preserve"> y el seguimiento de articulaciones humanas</w:t>
      </w:r>
      <w:r w:rsidR="00D07987">
        <w:t xml:space="preserve"> </w:t>
      </w:r>
      <w:r w:rsidR="00D07987">
        <w:fldChar w:fldCharType="begin"/>
      </w:r>
      <w:r w:rsidR="00D07987">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rsidR="00D07987">
        <w:fldChar w:fldCharType="separate"/>
      </w:r>
      <w:r w:rsidR="00D07987" w:rsidRPr="00D07987">
        <w:t>(To &amp; Mahfouz, 2012)</w:t>
      </w:r>
      <w:r w:rsidR="00D07987">
        <w:fldChar w:fldCharType="end"/>
      </w:r>
      <w:r w:rsidR="00D07987" w:rsidRPr="00D07987">
        <w:t xml:space="preserve"> alcanzando un error RMS de hasta 4,09° en extremidades superiores y hasta 4,51</w:t>
      </w:r>
      <w:r w:rsidR="00167A94">
        <w:rPr>
          <w:rFonts w:ascii="Times New Roman" w:hAnsi="Times New Roman"/>
        </w:rPr>
        <w:t>º</w:t>
      </w:r>
      <w:r w:rsidR="00D07987" w:rsidRPr="00D07987">
        <w:t xml:space="preserve"> en extremidades inferiores.</w:t>
      </w:r>
    </w:p>
    <w:p w14:paraId="3B6FEC70" w14:textId="69157FC0" w:rsidR="00D07987" w:rsidRDefault="00D07987" w:rsidP="00FF7D6E">
      <w:pPr>
        <w:pStyle w:val="normalhere"/>
        <w:ind w:firstLine="288"/>
      </w:pPr>
      <w:r w:rsidRPr="00D07987">
        <w:t>Otros algoritmos proponen el uso de filtros DCM (</w:t>
      </w:r>
      <w:r w:rsidRPr="00EA0C94">
        <w:rPr>
          <w:i/>
        </w:rPr>
        <w:t>Direction Cosine Matrix</w:t>
      </w:r>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r w:rsidRPr="00D07987">
        <w:t>Kalman como en filtros complementarios, que permiten la integración de los algoritm</w:t>
      </w:r>
      <w:r>
        <w:t>os de fusión en dispositivos em</w:t>
      </w:r>
      <w:r w:rsidRPr="00D07987">
        <w:t xml:space="preserve">bebidos de bajos recursos, </w:t>
      </w:r>
      <w:r w:rsidRPr="00D07987">
        <w:lastRenderedPageBreak/>
        <w:t>usando un algoritmo</w:t>
      </w:r>
      <w:r>
        <w:t xml:space="preserve"> de gradientes descendientes </w:t>
      </w:r>
      <w:r>
        <w:fldChar w:fldCharType="begin"/>
      </w:r>
      <w:r w:rsidR="00BF5654">
        <w:instrText xml:space="preserve"> ADDIN ZOTERO_ITEM CSL_CITATION {"citationID":"1c7q7o1q9n","properties":{"formattedCitation":"(S. O. H. Madgwick, Harrison, &amp; Vaidyanathan, 2011)","plainCitation":"(S. O. H. 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00BF5654" w:rsidRPr="00BF5654">
        <w:t>(S. O. H. 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de hasta 1,110° con respecto al uso de un filtro Kalman clásico, que logr</w:t>
      </w:r>
      <w:r>
        <w:t>a un error RMS de hasta 1,334°.</w:t>
      </w:r>
    </w:p>
    <w:p w14:paraId="08A4DDF3" w14:textId="3C75E73C" w:rsidR="00D07987" w:rsidRPr="009B469A" w:rsidRDefault="00D07987" w:rsidP="00FF7D6E">
      <w:pPr>
        <w:pStyle w:val="normalhere"/>
        <w:ind w:firstLine="288"/>
        <w:rPr>
          <w:lang w:val="es-ES"/>
        </w:rPr>
      </w:pPr>
      <w:r w:rsidRPr="00D07987">
        <w:t>Este último</w:t>
      </w:r>
      <w:r>
        <w:t xml:space="preserve"> </w:t>
      </w:r>
      <w:r w:rsidRPr="00D07987">
        <w:t>algoritmo se ha hecho muy</w:t>
      </w:r>
      <w:r w:rsidR="003A6122">
        <w:t xml:space="preserve"> popular entre las comunidades </w:t>
      </w:r>
      <w:r w:rsidR="003A6122" w:rsidRPr="00EA0C94">
        <w:rPr>
          <w:i/>
        </w:rPr>
        <w:t>open s</w:t>
      </w:r>
      <w:r w:rsidRPr="00EA0C94">
        <w:rPr>
          <w:i/>
        </w:rPr>
        <w:t>ource</w:t>
      </w:r>
      <w:r w:rsidRPr="00D07987">
        <w:t xml:space="preserve"> </w:t>
      </w:r>
      <w:r>
        <w:fldChar w:fldCharType="begin"/>
      </w:r>
      <w:r w:rsidR="003E655E">
        <w:instrText xml:space="preserve"> ADDIN ZOTERO_ITEM CSL_CITATION {"citationID":"2c48qja7q6","properties":{"formattedCitation":"(Varesano, 2011)","plainCitation":"(Varesano, 2011)"},"citationItems":[{"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schema":"https://github.com/citation-style-language/schema/raw/master/csl-citation.json"} </w:instrText>
      </w:r>
      <w:r>
        <w:fldChar w:fldCharType="separate"/>
      </w:r>
      <w:r w:rsidR="00DD1E08" w:rsidRPr="00DD1E08">
        <w:t>(Varesano, 2011)</w:t>
      </w:r>
      <w:r>
        <w:fldChar w:fldCharType="end"/>
      </w:r>
      <w:r w:rsidRPr="00D07987">
        <w:t xml:space="preserve"> por la facilidad de</w:t>
      </w:r>
      <w:r>
        <w:t xml:space="preserve"> </w:t>
      </w:r>
      <w:r w:rsidRPr="00D07987">
        <w:t>implementación, bajo costo computacional y precisión comparable a un filtro Kalman</w:t>
      </w:r>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w:t>
      </w:r>
      <w:r w:rsidRPr="00DD1E08">
        <w:rPr>
          <w:i/>
        </w:rPr>
        <w:t>footswitches</w:t>
      </w:r>
      <w:r w:rsidRPr="00D07987">
        <w:t xml:space="preserve"> que en conjunto con algoritmos de </w:t>
      </w:r>
      <w:r w:rsidRPr="00EA0C94">
        <w:rPr>
          <w:i/>
        </w:rPr>
        <w:t>dead-reckoning</w:t>
      </w:r>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w:instrText>
      </w:r>
      <w:r w:rsidR="00285E3E" w:rsidRPr="009B469A">
        <w:rPr>
          <w:lang w:val="es-ES"/>
        </w:rPr>
        <w:instrText xml:space="preserve">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9B469A">
        <w:rPr>
          <w:lang w:val="es-ES"/>
        </w:rPr>
        <w:t>(Goyal, Ribeiro, Saran, &amp; Kumar, 2011; Yi-fu, Bo, &amp; Jun, 2013)</w:t>
      </w:r>
      <w:r w:rsidR="00285E3E">
        <w:fldChar w:fldCharType="end"/>
      </w:r>
      <w:r w:rsidRPr="009B469A">
        <w:rPr>
          <w:lang w:val="es-ES"/>
        </w:rPr>
        <w:t>.</w:t>
      </w:r>
      <w:r w:rsidR="009B469A" w:rsidRPr="009B469A">
        <w:rPr>
          <w:lang w:val="es-ES"/>
        </w:rPr>
        <w:t xml:space="preserve"> </w:t>
      </w:r>
      <w:r w:rsidR="00DA7232">
        <w:rPr>
          <w:lang w:val="es-ES"/>
        </w:rPr>
        <w:t>La utilización de GPS (</w:t>
      </w:r>
      <w:r w:rsidR="00DA7232" w:rsidRPr="00DA7232">
        <w:rPr>
          <w:i/>
          <w:lang w:val="es-ES"/>
        </w:rPr>
        <w:t>Global Positioning System</w:t>
      </w:r>
      <w:r w:rsidR="00DA7232">
        <w:rPr>
          <w:lang w:val="es-ES"/>
        </w:rPr>
        <w:t xml:space="preserve">) en conjunto con IMU y otros sensores como </w:t>
      </w:r>
      <w:r w:rsidR="00DA7232" w:rsidRPr="00DA7232">
        <w:rPr>
          <w:i/>
          <w:lang w:val="es-ES"/>
        </w:rPr>
        <w:t>encoders</w:t>
      </w:r>
      <w:r w:rsidR="00DA7232">
        <w:rPr>
          <w:lang w:val="es-ES"/>
        </w:rPr>
        <w:t xml:space="preserve"> para la estimación de la pose en navegación de vehículos autónomos</w:t>
      </w:r>
      <w:r w:rsidR="00DA7232" w:rsidRPr="009B469A">
        <w:rPr>
          <w:lang w:val="es-ES"/>
        </w:rPr>
        <w:t xml:space="preserve"> </w:t>
      </w:r>
      <w:r w:rsidR="009B469A">
        <w:fldChar w:fldCharType="begin"/>
      </w:r>
      <w:r w:rsidR="009B469A" w:rsidRPr="009B469A">
        <w:rPr>
          <w:lang w:val="es-ES"/>
        </w:rPr>
        <w:instrText xml:space="preserve"> ADDIN ZOTERO_ITEM CSL_CITATION {"citationID":"94mo9b9p0","properties":{"formattedCitation":"(Weinstein &amp; Moore, 2010)","plainCitation":"(Weinstein &amp; Moore, 2010)"},"citationItems":[{"id":685,"uris":["http://zotero.org/users/local/bwVY6orv/items/TFTEIHZ4"],"uri":["http://zotero.org/users/local/bwVY6orv/items/TFTEIHZ4"],"itemData":{"id":685,"type":"paper-conference","title":"Pose estimation of Ackerman steering vehicles for outdoors autonomous navigation","container-title":"2010 IEEE International Conference on Industrial Technology (ICIT)","page":"579-584","source":"IEEE Xplore","event":"2010 IEEE International Conference on Industrial Technology (ICIT)","abstract":"This paper presents a localization scheme for Ackerman steering vehicles, to be used in outdoors autonomous navigation, using a low cost GPS and inclinometer. A complementary filter fuses the bearing from the inclinometer with the bearing of the GPS. We then use an Extended Kalman Filter to estimate the pose of the vehicle and the sensor biases. We validate our system with experimental results.","DOI":"10.1109/ICIT.2010.5472738","author":[{"family":"Weinstein","given":"A.J."},{"family":"Moore","given":"K.L."}],"issued":{"date-parts":[["2010",3]]}}}],"schema":"https://github.com/citation-style-language/schema/raw/master/csl-citation.json"} </w:instrText>
      </w:r>
      <w:r w:rsidR="009B469A">
        <w:fldChar w:fldCharType="separate"/>
      </w:r>
      <w:r w:rsidR="009B469A" w:rsidRPr="009B469A">
        <w:rPr>
          <w:lang w:val="es-ES"/>
        </w:rPr>
        <w:t>(Weinstein &amp; Moore, 2010)</w:t>
      </w:r>
      <w:r w:rsidR="009B469A">
        <w:fldChar w:fldCharType="end"/>
      </w:r>
      <w:r w:rsidR="009B469A">
        <w:t>.</w:t>
      </w:r>
    </w:p>
    <w:p w14:paraId="7C3188AF" w14:textId="049FFCB2" w:rsidR="002E54AA" w:rsidRDefault="00714A71" w:rsidP="00EA0C94">
      <w:pPr>
        <w:pStyle w:val="Ttulo3"/>
      </w:pPr>
      <w:bookmarkStart w:id="167" w:name="_Toc407749916"/>
      <w:r>
        <w:t>Respecto a la utilización EMG con IMU</w:t>
      </w:r>
      <w:bookmarkEnd w:id="167"/>
    </w:p>
    <w:p w14:paraId="135591F8" w14:textId="6EA44981" w:rsidR="002E54AA" w:rsidRDefault="00D07987" w:rsidP="00FF7D6E">
      <w:pPr>
        <w:pStyle w:val="normalhere"/>
        <w:ind w:firstLine="288"/>
      </w:pPr>
      <w:r w:rsidRPr="00D07987">
        <w:t>Respecto a mediciones simultaneas del movimiento y EMG, muchas aplicaciones combinan el uso de IMU y</w:t>
      </w:r>
      <w:r w:rsidR="00285E3E">
        <w:t xml:space="preserve"> </w:t>
      </w:r>
      <w:r w:rsidRPr="00D07987">
        <w:t>mediciones de EMG para realizar HCI (</w:t>
      </w:r>
      <w:r w:rsidRPr="00EA0C94">
        <w:rPr>
          <w:i/>
        </w:rPr>
        <w:t>Human Computer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ón del movimiento en conjunto a IMUs</w:t>
      </w:r>
      <w:r w:rsidRPr="00D07987">
        <w:t>, sin embargo se ha</w:t>
      </w:r>
      <w:r w:rsidR="00E7405F">
        <w:t>n</w:t>
      </w:r>
      <w:r w:rsidRPr="00D07987">
        <w:t xml:space="preserve"> manifestado inten</w:t>
      </w:r>
      <w:r w:rsidR="00653B37">
        <w:t>c</w:t>
      </w:r>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5429841F" w:rsidR="00472A14" w:rsidRDefault="00D07987" w:rsidP="00FF7D6E">
      <w:pPr>
        <w:pStyle w:val="normalhere"/>
        <w:ind w:firstLine="284"/>
      </w:pPr>
      <w:r w:rsidRPr="00D07987">
        <w:t>El EMG por si solo se ha utilizado en análisis de movimiento para extraer movimientos voluntarios de flexión</w:t>
      </w:r>
      <w:r w:rsidR="00653B37">
        <w:t xml:space="preserve"> </w:t>
      </w:r>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r w:rsidR="00E7405F">
        <w:t>ad</w:t>
      </w:r>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r w:rsidR="00E7405F">
        <w:t>a la adquisición de</w:t>
      </w:r>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168" w:name="_Toc402197180"/>
      <w:bookmarkStart w:id="169" w:name="_Toc402197238"/>
      <w:bookmarkStart w:id="170" w:name="_Toc402197346"/>
      <w:bookmarkStart w:id="171" w:name="_Toc402197398"/>
      <w:bookmarkStart w:id="172" w:name="_Toc402197490"/>
      <w:bookmarkStart w:id="173" w:name="_Toc402203633"/>
      <w:bookmarkStart w:id="174" w:name="_Toc402203736"/>
      <w:bookmarkStart w:id="175" w:name="_Toc402203794"/>
      <w:bookmarkStart w:id="176" w:name="_Toc402197181"/>
      <w:bookmarkStart w:id="177" w:name="_Toc402197239"/>
      <w:bookmarkStart w:id="178" w:name="_Toc402197347"/>
      <w:bookmarkStart w:id="179" w:name="_Toc402197399"/>
      <w:bookmarkStart w:id="180" w:name="_Toc402197491"/>
      <w:bookmarkStart w:id="181" w:name="_Toc402203634"/>
      <w:bookmarkStart w:id="182" w:name="_Toc402203737"/>
      <w:bookmarkStart w:id="183" w:name="_Toc402203795"/>
      <w:bookmarkStart w:id="184" w:name="_Toc402197182"/>
      <w:bookmarkStart w:id="185" w:name="_Toc402197240"/>
      <w:bookmarkStart w:id="186" w:name="_Toc402197348"/>
      <w:bookmarkStart w:id="187" w:name="_Toc402197400"/>
      <w:bookmarkStart w:id="188" w:name="_Toc402197492"/>
      <w:bookmarkStart w:id="189" w:name="_Toc402203635"/>
      <w:bookmarkStart w:id="190" w:name="_Toc402203738"/>
      <w:bookmarkStart w:id="191" w:name="_Toc402203796"/>
      <w:bookmarkStart w:id="192" w:name="_Toc402197183"/>
      <w:bookmarkStart w:id="193" w:name="_Toc402197241"/>
      <w:bookmarkStart w:id="194" w:name="_Toc402197349"/>
      <w:bookmarkStart w:id="195" w:name="_Toc402197401"/>
      <w:bookmarkStart w:id="196" w:name="_Toc402197493"/>
      <w:bookmarkStart w:id="197" w:name="_Toc402203636"/>
      <w:bookmarkStart w:id="198" w:name="_Toc402203739"/>
      <w:bookmarkStart w:id="199" w:name="_Toc402203797"/>
      <w:bookmarkStart w:id="200" w:name="_Toc402197184"/>
      <w:bookmarkStart w:id="201" w:name="_Toc402197242"/>
      <w:bookmarkStart w:id="202" w:name="_Toc402197350"/>
      <w:bookmarkStart w:id="203" w:name="_Toc402197402"/>
      <w:bookmarkStart w:id="204" w:name="_Toc402197494"/>
      <w:bookmarkStart w:id="205" w:name="_Toc402203637"/>
      <w:bookmarkStart w:id="206" w:name="_Toc402203740"/>
      <w:bookmarkStart w:id="207" w:name="_Toc402203798"/>
      <w:bookmarkStart w:id="208" w:name="_Toc40774991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E11516">
        <w:t>Desarrollo de la propuesta</w:t>
      </w:r>
      <w:bookmarkEnd w:id="208"/>
    </w:p>
    <w:p w14:paraId="3AACF8C8" w14:textId="034F55A5" w:rsidR="0010135F" w:rsidRDefault="00BB6FB2" w:rsidP="00FF7D6E">
      <w:pPr>
        <w:pStyle w:val="TTCuerpo"/>
        <w:ind w:firstLine="284"/>
      </w:pPr>
      <w:r>
        <w:t>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del sistema para alcanzar los objetivos, para finalmente detallar la implementación agrupada temáticamente.</w:t>
      </w:r>
    </w:p>
    <w:p w14:paraId="057EE570" w14:textId="0921200A" w:rsidR="00905B55" w:rsidRDefault="00905B55" w:rsidP="00905B55">
      <w:pPr>
        <w:pStyle w:val="Ttulo2"/>
      </w:pPr>
      <w:bookmarkStart w:id="209" w:name="_Toc407749918"/>
      <w:r>
        <w:t>Marco teórico</w:t>
      </w:r>
      <w:bookmarkEnd w:id="209"/>
    </w:p>
    <w:p w14:paraId="487FC748" w14:textId="5AD3D5BF" w:rsidR="001F785B" w:rsidRDefault="001F785B" w:rsidP="00CD216C">
      <w:pPr>
        <w:pStyle w:val="TTCuerpoIndentado"/>
        <w:numPr>
          <w:ilvl w:val="0"/>
          <w:numId w:val="5"/>
        </w:numPr>
      </w:pPr>
      <w:r>
        <w:t xml:space="preserve">Postura: describe la orientación de un objeto respecto a un marco de referencia determinado. </w:t>
      </w:r>
      <w:r w:rsidR="00927717">
        <w:t xml:space="preserve">En el contexto de este trabajo, se utilizará postura u orientación indistintamente para describir el movimiento angular de un objeto; es decir, todas las posibles rotaciones (sin desplazarse) que pueda realizar un objeto en un punto fijo. La postura, en términos generales, se mide en ángulos respecto a un punto de referencia. Existen denominaciones establecidas en diferentes ámbitos para los movimientos angulares, </w:t>
      </w:r>
      <w:r w:rsidR="00927717">
        <w:lastRenderedPageBreak/>
        <w:t>entre ellos</w:t>
      </w:r>
      <w:r w:rsidR="00E7405F">
        <w:t xml:space="preserve">; </w:t>
      </w:r>
      <w:r w:rsidR="00927717">
        <w:t>robótica, aeronáutica</w:t>
      </w:r>
      <w:r w:rsidR="008413AB">
        <w:t>, sistemas de coorde</w:t>
      </w:r>
      <w:r w:rsidR="00880B22">
        <w:t>nadas esféricas e incluso astronomía. Las representaciones de postura más comunes son:</w:t>
      </w:r>
    </w:p>
    <w:p w14:paraId="512A4E68" w14:textId="77777777" w:rsidR="00422296" w:rsidRDefault="00422296" w:rsidP="00422296">
      <w:pPr>
        <w:pStyle w:val="TTCuerpoIndentado"/>
        <w:ind w:left="644" w:firstLine="0"/>
      </w:pPr>
    </w:p>
    <w:p w14:paraId="294E7707" w14:textId="2C8BAC42" w:rsidR="002118AA" w:rsidRPr="0012312E" w:rsidRDefault="00105DDA" w:rsidP="0012312E">
      <w:pPr>
        <w:pStyle w:val="TTCuerpoIndentado"/>
        <w:numPr>
          <w:ilvl w:val="1"/>
          <w:numId w:val="5"/>
        </w:numPr>
        <w:rPr>
          <w:lang w:val="es-ES"/>
        </w:rPr>
      </w:pPr>
      <w:r>
        <w:rPr>
          <w:noProof/>
          <w:lang w:val="en-US" w:eastAsia="en-US"/>
        </w:rPr>
        <w:drawing>
          <wp:anchor distT="0" distB="0" distL="114300" distR="114300" simplePos="0" relativeHeight="251649536" behindDoc="0" locked="0" layoutInCell="1" allowOverlap="1" wp14:anchorId="032B635E" wp14:editId="670B3758">
            <wp:simplePos x="0" y="0"/>
            <wp:positionH relativeFrom="column">
              <wp:posOffset>1524635</wp:posOffset>
            </wp:positionH>
            <wp:positionV relativeFrom="page">
              <wp:posOffset>4574540</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880B22">
        <w:t xml:space="preserve">Ángulos de Euler: es la definición común para describir el movimiento angular en planos cartesianos, a través de </w:t>
      </w:r>
      <w:r w:rsidR="004E381D" w:rsidRPr="004E381D">
        <w:rPr>
          <w:i/>
        </w:rPr>
        <w:t>yaw</w:t>
      </w:r>
      <w:r w:rsidR="004E381D">
        <w:t xml:space="preserve">, </w:t>
      </w:r>
      <w:r w:rsidR="00880B22" w:rsidRPr="00880B22">
        <w:rPr>
          <w:i/>
        </w:rPr>
        <w:t>pitch</w:t>
      </w:r>
      <w:r w:rsidR="004E381D">
        <w:t xml:space="preserve"> y </w:t>
      </w:r>
      <w:r w:rsidR="00880B22"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rsidR="00880B22">
        <w:t xml:space="preserve">. </w:t>
      </w:r>
      <w:r w:rsidR="004E6A1D">
        <w:t xml:space="preserve">Los ángulos son medidos desde los ejes cartesianos siguiendo la regla de la mano derecha. La </w:t>
      </w:r>
      <w:r w:rsidR="00344B2F">
        <w:fldChar w:fldCharType="begin"/>
      </w:r>
      <w:r w:rsidR="00344B2F">
        <w:instrText xml:space="preserve"> REF _Ref404128475 </w:instrText>
      </w:r>
      <w:r w:rsidR="00344B2F">
        <w:fldChar w:fldCharType="separate"/>
      </w:r>
      <w:r w:rsidR="00CA29B9">
        <w:t xml:space="preserve">Figura </w:t>
      </w:r>
      <w:r w:rsidR="00CA29B9">
        <w:rPr>
          <w:noProof/>
        </w:rPr>
        <w:t>1</w:t>
      </w:r>
      <w:r w:rsidR="00344B2F">
        <w:rPr>
          <w:noProof/>
        </w:rPr>
        <w:fldChar w:fldCharType="end"/>
      </w:r>
      <w:r w:rsidR="00C73B78">
        <w:t xml:space="preserve"> </w:t>
      </w:r>
      <w:r w:rsidR="004E6A1D">
        <w:t>muestra la disposición de los ejes y los nombres otorgados a cada movimiento</w:t>
      </w:r>
      <w:r w:rsidR="00D4158B">
        <w:t xml:space="preserve">. Es importante notar que </w:t>
      </w:r>
      <w:r w:rsidR="00D4158B" w:rsidRPr="00D4158B">
        <w:rPr>
          <w:i/>
        </w:rPr>
        <w:t>yaw</w:t>
      </w:r>
      <w:r w:rsidR="00D4158B">
        <w:t xml:space="preserve"> puede ser denominado como </w:t>
      </w:r>
      <w:r w:rsidR="00D4158B" w:rsidRPr="00D4158B">
        <w:rPr>
          <w:i/>
        </w:rPr>
        <w:t>heading</w:t>
      </w:r>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0F66ED51" w:rsidR="002118AA" w:rsidRDefault="002118AA" w:rsidP="00D4158B">
      <w:pPr>
        <w:pStyle w:val="TTCuerpoIndentado"/>
        <w:ind w:left="1156" w:firstLine="0"/>
        <w:rPr>
          <w:lang w:val="es-ES"/>
        </w:rPr>
      </w:pPr>
      <w:r w:rsidRPr="002118AA">
        <w:rPr>
          <w:lang w:val="es-ES"/>
        </w:rPr>
        <w:t>Existe una problemática en la representaci</w:t>
      </w:r>
      <w:r>
        <w:rPr>
          <w:lang w:val="es-ES"/>
        </w:rPr>
        <w:t xml:space="preserve">ón de la postura a través de ángulos tridimensionales, conocido como </w:t>
      </w:r>
      <w:r w:rsidR="00607B35" w:rsidRPr="00607B35">
        <w:rPr>
          <w:i/>
          <w:lang w:val="es-ES"/>
        </w:rPr>
        <w:t>Gimbal L</w:t>
      </w:r>
      <w:r w:rsidRPr="00607B35">
        <w:rPr>
          <w:i/>
          <w:lang w:val="es-ES"/>
        </w:rPr>
        <w:t>ock</w:t>
      </w:r>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5F0ECA44" w14:textId="7F8528FB" w:rsidR="00422296" w:rsidRPr="002118AA" w:rsidRDefault="000651A7" w:rsidP="00D4158B">
      <w:pPr>
        <w:pStyle w:val="TTCuerpoIndentado"/>
        <w:ind w:left="1156" w:firstLine="0"/>
        <w:rPr>
          <w:lang w:val="es-ES"/>
        </w:rPr>
      </w:pPr>
      <w:r>
        <w:rPr>
          <w:noProof/>
          <w:lang w:val="en-US" w:eastAsia="en-US"/>
        </w:rPr>
        <mc:AlternateContent>
          <mc:Choice Requires="wps">
            <w:drawing>
              <wp:anchor distT="0" distB="0" distL="114300" distR="114300" simplePos="0" relativeHeight="251656704" behindDoc="0" locked="0" layoutInCell="1" allowOverlap="1" wp14:anchorId="3FEE8913" wp14:editId="30E5EB6B">
                <wp:simplePos x="0" y="0"/>
                <wp:positionH relativeFrom="column">
                  <wp:posOffset>5204460</wp:posOffset>
                </wp:positionH>
                <wp:positionV relativeFrom="paragraph">
                  <wp:posOffset>1870710</wp:posOffset>
                </wp:positionV>
                <wp:extent cx="1295400" cy="774700"/>
                <wp:effectExtent l="0" t="0" r="3175" b="0"/>
                <wp:wrapTopAndBottom/>
                <wp:docPr id="3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774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AC1AC" w14:textId="77777777" w:rsidR="009B5BF9" w:rsidRPr="00105DDA" w:rsidRDefault="009B5BF9" w:rsidP="00105DDA">
                            <w:pPr>
                              <w:pStyle w:val="fig"/>
                              <w:spacing w:after="0"/>
                              <w:jc w:val="both"/>
                              <w:rPr>
                                <w:b/>
                                <w:i w:val="0"/>
                                <w:sz w:val="20"/>
                                <w:szCs w:val="20"/>
                              </w:rPr>
                            </w:pPr>
                            <w:bookmarkStart w:id="210"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Pr>
                                <w:b/>
                                <w:i w:val="0"/>
                                <w:noProof/>
                                <w:sz w:val="20"/>
                                <w:szCs w:val="20"/>
                              </w:rPr>
                              <w:t>1</w:t>
                            </w:r>
                            <w:r w:rsidRPr="00105DDA">
                              <w:rPr>
                                <w:b/>
                                <w:i w:val="0"/>
                                <w:noProof/>
                                <w:sz w:val="20"/>
                                <w:szCs w:val="20"/>
                              </w:rPr>
                              <w:fldChar w:fldCharType="end"/>
                            </w:r>
                            <w:bookmarkEnd w:id="210"/>
                            <w:r w:rsidRPr="00105DDA">
                              <w:rPr>
                                <w:b/>
                                <w:i w:val="0"/>
                                <w:sz w:val="20"/>
                                <w:szCs w:val="20"/>
                              </w:rPr>
                              <w:t>.</w:t>
                            </w:r>
                          </w:p>
                          <w:p w14:paraId="3D0D641C" w14:textId="7A448067" w:rsidR="009B5BF9" w:rsidRPr="00105DDA" w:rsidRDefault="009B5BF9"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yaw,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EE8913" id="_x0000_t202" coordsize="21600,21600" o:spt="202" path="m,l,21600r21600,l21600,xe">
                <v:stroke joinstyle="miter"/>
                <v:path gradientshapeok="t" o:connecttype="rect"/>
              </v:shapetype>
              <v:shape id="Text Box 13" o:spid="_x0000_s1026" type="#_x0000_t202" style="position:absolute;left:0;text-align:left;margin-left:409.8pt;margin-top:147.3pt;width:102pt;height:6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" stroked="f">
                <v:textbox inset="0,0,0,0">
                  <w:txbxContent>
                    <w:p w14:paraId="4BAAC1AC" w14:textId="77777777" w:rsidR="009B5BF9" w:rsidRPr="00105DDA" w:rsidRDefault="009B5BF9" w:rsidP="00105DDA">
                      <w:pPr>
                        <w:pStyle w:val="fig"/>
                        <w:spacing w:after="0"/>
                        <w:jc w:val="both"/>
                        <w:rPr>
                          <w:b/>
                          <w:i w:val="0"/>
                          <w:sz w:val="20"/>
                          <w:szCs w:val="20"/>
                        </w:rPr>
                      </w:pPr>
                      <w:bookmarkStart w:id="211"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Pr>
                          <w:b/>
                          <w:i w:val="0"/>
                          <w:noProof/>
                          <w:sz w:val="20"/>
                          <w:szCs w:val="20"/>
                        </w:rPr>
                        <w:t>1</w:t>
                      </w:r>
                      <w:r w:rsidRPr="00105DDA">
                        <w:rPr>
                          <w:b/>
                          <w:i w:val="0"/>
                          <w:noProof/>
                          <w:sz w:val="20"/>
                          <w:szCs w:val="20"/>
                        </w:rPr>
                        <w:fldChar w:fldCharType="end"/>
                      </w:r>
                      <w:bookmarkEnd w:id="211"/>
                      <w:r w:rsidRPr="00105DDA">
                        <w:rPr>
                          <w:b/>
                          <w:i w:val="0"/>
                          <w:sz w:val="20"/>
                          <w:szCs w:val="20"/>
                        </w:rPr>
                        <w:t>.</w:t>
                      </w:r>
                    </w:p>
                    <w:p w14:paraId="3D0D641C" w14:textId="7A448067" w:rsidR="009B5BF9" w:rsidRPr="00105DDA" w:rsidRDefault="009B5BF9"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yaw,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v:textbox>
                <w10:wrap type="topAndBottom"/>
              </v:shape>
            </w:pict>
          </mc:Fallback>
        </mc:AlternateContent>
      </w:r>
    </w:p>
    <w:p w14:paraId="3A9F2114" w14:textId="77777777" w:rsidR="00DE7AD3" w:rsidRDefault="00DE7AD3" w:rsidP="00DE7AD3">
      <w:pPr>
        <w:pStyle w:val="TTCuerpoIndentado"/>
        <w:ind w:left="1080" w:firstLine="0"/>
        <w:rPr>
          <w:lang w:val="es-ES"/>
        </w:rPr>
      </w:pPr>
    </w:p>
    <w:p w14:paraId="175E6696" w14:textId="346FC04B" w:rsidR="00494E13" w:rsidRDefault="009727B5" w:rsidP="00CD216C">
      <w:pPr>
        <w:pStyle w:val="TTCuerpoIndentado"/>
        <w:numPr>
          <w:ilvl w:val="1"/>
          <w:numId w:val="5"/>
        </w:numPr>
        <w:rPr>
          <w:lang w:val="es-ES"/>
        </w:rPr>
      </w:pPr>
      <w:r>
        <w:rPr>
          <w:lang w:val="es-ES"/>
        </w:rPr>
        <w:t>Cuaternion (</w:t>
      </w:r>
      <w:r w:rsidRPr="009727B5">
        <w:rPr>
          <w:i/>
          <w:lang w:val="es-ES"/>
        </w:rPr>
        <w:t>Quaternion</w:t>
      </w:r>
      <w:r>
        <w:rPr>
          <w:lang w:val="es-ES"/>
        </w:rPr>
        <w:t>)</w:t>
      </w:r>
      <w:r w:rsidR="00FE2907">
        <w:rPr>
          <w:lang w:val="es-ES"/>
        </w:rPr>
        <w:t xml:space="preserve">: </w:t>
      </w:r>
      <w:r w:rsidR="007234AC">
        <w:rPr>
          <w:lang w:val="es-ES"/>
        </w:rPr>
        <w:t>es una representación en cuatro dimensiones de un cuerpo en un espacio tridimensional.</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xml:space="preserve">, basado en la representación de la </w:t>
      </w:r>
      <w:r w:rsidR="005C4DE1">
        <w:rPr>
          <w:lang w:val="es-ES"/>
        </w:rPr>
        <w:fldChar w:fldCharType="begin"/>
      </w:r>
      <w:r w:rsidR="005C4DE1">
        <w:rPr>
          <w:lang w:val="es-ES"/>
        </w:rPr>
        <w:instrText xml:space="preserve"> REF _Ref404129042 </w:instrText>
      </w:r>
      <w:r w:rsidR="005C4DE1">
        <w:rPr>
          <w:lang w:val="es-ES"/>
        </w:rPr>
        <w:fldChar w:fldCharType="separate"/>
      </w:r>
      <w:r w:rsidR="00CA29B9">
        <w:t xml:space="preserve">Figura </w:t>
      </w:r>
      <w:r w:rsidR="00CA29B9">
        <w:rPr>
          <w:noProof/>
        </w:rPr>
        <w:t>2</w:t>
      </w:r>
      <w:r w:rsidR="005C4DE1">
        <w:rPr>
          <w:lang w:val="es-ES"/>
        </w:rPr>
        <w:fldChar w:fldCharType="end"/>
      </w:r>
      <w:r w:rsidR="00494E13">
        <w:rPr>
          <w:lang w:val="es-ES"/>
        </w:rPr>
        <w:t>.</w:t>
      </w:r>
    </w:p>
    <w:p w14:paraId="034E3B2E" w14:textId="3910AFE1" w:rsidR="00494E13" w:rsidRDefault="00494E13" w:rsidP="00494E13">
      <w:pPr>
        <w:pStyle w:val="TTCuerpoIndentado"/>
        <w:ind w:left="1080" w:firstLine="0"/>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3"/>
        <w:gridCol w:w="461"/>
      </w:tblGrid>
      <w:tr w:rsidR="00F2780B" w14:paraId="403C47DB" w14:textId="77777777" w:rsidTr="00F2780B">
        <w:tc>
          <w:tcPr>
            <w:tcW w:w="4753" w:type="pct"/>
          </w:tcPr>
          <w:p w14:paraId="29B485A9" w14:textId="77777777" w:rsidR="00F2780B" w:rsidRPr="005D6429" w:rsidRDefault="009B5BF9"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6624C281" w:rsidR="00A37FAC" w:rsidRPr="00E43AE7" w:rsidRDefault="00A37FAC" w:rsidP="00C73B78">
      <w:pPr>
        <w:pStyle w:val="TTCuerpoIndentado"/>
        <w:ind w:firstLine="0"/>
        <w:rPr>
          <w:lang w:val="es-ES"/>
        </w:rPr>
      </w:pPr>
      <w:r>
        <w:rPr>
          <w:lang w:val="es-ES"/>
        </w:rPr>
        <w:t xml:space="preserve"> </w:t>
      </w:r>
    </w:p>
    <w:p w14:paraId="1155894D" w14:textId="5E63BC47" w:rsidR="00E43AE7" w:rsidRDefault="00E43AE7" w:rsidP="00F2780B">
      <w:pPr>
        <w:pStyle w:val="TTCuerpoIndentado"/>
        <w:ind w:left="1080" w:firstLine="0"/>
        <w:rPr>
          <w:lang w:val="es-ES"/>
        </w:rPr>
      </w:pPr>
      <w:r>
        <w:rPr>
          <w:lang w:val="es-ES"/>
        </w:rPr>
        <w:t>Los cuaterniones como conjunto posee</w:t>
      </w:r>
      <w:r w:rsidR="00D764F7">
        <w:rPr>
          <w:lang w:val="es-ES"/>
        </w:rPr>
        <w:t>n</w:t>
      </w:r>
      <w:r>
        <w:rPr>
          <w:lang w:val="es-ES"/>
        </w:rPr>
        <w:t xml:space="preserve"> las operaciones de conjugación, de producto desarrollado mediante la regla de Hamilton (por tanto, los productos de cuaterniones no son conmutativos). Los cuaterniones pueden también convertirse en otros tipos de </w:t>
      </w:r>
      <w:r w:rsidR="00D764F7">
        <w:rPr>
          <w:lang w:val="es-ES"/>
        </w:rPr>
        <w:t>representaciones</w:t>
      </w:r>
      <w:r>
        <w:rPr>
          <w:lang w:val="es-ES"/>
        </w:rPr>
        <w:t xml:space="preserve">, matrices de rotación e incluso, ángulos de Euler, y en este proceso, </w:t>
      </w:r>
      <w:r>
        <w:rPr>
          <w:lang w:val="es-ES"/>
        </w:rPr>
        <w:lastRenderedPageBreak/>
        <w:t xml:space="preserve">es posible evitar los errores producidos por el </w:t>
      </w:r>
      <w:r w:rsidRPr="00E43AE7">
        <w:rPr>
          <w:i/>
          <w:lang w:val="es-ES"/>
        </w:rPr>
        <w:t>Gimbal Lock</w:t>
      </w:r>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57D3C6B9" w:rsidR="00A37FAC" w:rsidRPr="00F2780B" w:rsidRDefault="000651A7" w:rsidP="008957C0">
      <w:pPr>
        <w:rPr>
          <w:lang w:val="es-ES"/>
        </w:rPr>
      </w:pPr>
      <w:r>
        <w:rPr>
          <w:noProof/>
          <w:lang w:val="en-US" w:eastAsia="en-US"/>
        </w:rPr>
        <mc:AlternateContent>
          <mc:Choice Requires="wps">
            <w:drawing>
              <wp:anchor distT="0" distB="0" distL="114300" distR="114300" simplePos="0" relativeHeight="251657728" behindDoc="0" locked="0" layoutInCell="1" allowOverlap="1" wp14:anchorId="481E0088" wp14:editId="2EC50815">
                <wp:simplePos x="0" y="0"/>
                <wp:positionH relativeFrom="column">
                  <wp:posOffset>-1432560</wp:posOffset>
                </wp:positionH>
                <wp:positionV relativeFrom="paragraph">
                  <wp:posOffset>1616710</wp:posOffset>
                </wp:positionV>
                <wp:extent cx="1297940" cy="2117090"/>
                <wp:effectExtent l="635" t="0" r="0" b="635"/>
                <wp:wrapTopAndBottom/>
                <wp:docPr id="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7940" cy="2117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F4C29" w14:textId="77777777" w:rsidR="009B5BF9" w:rsidRDefault="009B5BF9" w:rsidP="00422296">
                            <w:pPr>
                              <w:pStyle w:val="fig"/>
                              <w:spacing w:after="0"/>
                              <w:jc w:val="both"/>
                              <w:rPr>
                                <w:b/>
                                <w:i w:val="0"/>
                                <w:sz w:val="20"/>
                                <w:szCs w:val="20"/>
                              </w:rPr>
                            </w:pPr>
                            <w:bookmarkStart w:id="212"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2</w:t>
                            </w:r>
                            <w:r w:rsidRPr="00422296">
                              <w:rPr>
                                <w:b/>
                                <w:i w:val="0"/>
                                <w:noProof/>
                                <w:sz w:val="20"/>
                                <w:szCs w:val="20"/>
                              </w:rPr>
                              <w:fldChar w:fldCharType="end"/>
                            </w:r>
                            <w:bookmarkEnd w:id="212"/>
                            <w:r w:rsidRPr="00422296">
                              <w:rPr>
                                <w:b/>
                                <w:i w:val="0"/>
                                <w:sz w:val="20"/>
                                <w:szCs w:val="20"/>
                              </w:rPr>
                              <w:t>.</w:t>
                            </w:r>
                          </w:p>
                          <w:p w14:paraId="42073999" w14:textId="73597AA9" w:rsidR="009B5BF9" w:rsidRPr="002A3291" w:rsidRDefault="009B5BF9"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1E0088" id="Text Box 14" o:spid="_x0000_s1027" type="#_x0000_t202" style="position:absolute;margin-left:-112.8pt;margin-top:127.3pt;width:102.2pt;height:16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" stroked="f">
                <v:textbox inset="0,0,0,0">
                  <w:txbxContent>
                    <w:p w14:paraId="0C3F4C29" w14:textId="77777777" w:rsidR="009B5BF9" w:rsidRDefault="009B5BF9" w:rsidP="00422296">
                      <w:pPr>
                        <w:pStyle w:val="fig"/>
                        <w:spacing w:after="0"/>
                        <w:jc w:val="both"/>
                        <w:rPr>
                          <w:b/>
                          <w:i w:val="0"/>
                          <w:sz w:val="20"/>
                          <w:szCs w:val="20"/>
                        </w:rPr>
                      </w:pPr>
                      <w:bookmarkStart w:id="213"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2</w:t>
                      </w:r>
                      <w:r w:rsidRPr="00422296">
                        <w:rPr>
                          <w:b/>
                          <w:i w:val="0"/>
                          <w:noProof/>
                          <w:sz w:val="20"/>
                          <w:szCs w:val="20"/>
                        </w:rPr>
                        <w:fldChar w:fldCharType="end"/>
                      </w:r>
                      <w:bookmarkEnd w:id="213"/>
                      <w:r w:rsidRPr="00422296">
                        <w:rPr>
                          <w:b/>
                          <w:i w:val="0"/>
                          <w:sz w:val="20"/>
                          <w:szCs w:val="20"/>
                        </w:rPr>
                        <w:t>.</w:t>
                      </w:r>
                    </w:p>
                    <w:p w14:paraId="42073999" w14:textId="73597AA9" w:rsidR="009B5BF9" w:rsidRPr="002A3291" w:rsidRDefault="009B5BF9"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v:textbox>
                <w10:wrap type="topAndBottom"/>
              </v:shape>
            </w:pict>
          </mc:Fallback>
        </mc:AlternateConten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3"/>
        <w:gridCol w:w="461"/>
      </w:tblGrid>
      <w:tr w:rsidR="00F2780B" w14:paraId="3AEC0158" w14:textId="77777777" w:rsidTr="00F2780B">
        <w:tc>
          <w:tcPr>
            <w:tcW w:w="4721" w:type="pct"/>
          </w:tcPr>
          <w:p w14:paraId="0BDCC480" w14:textId="564F6399" w:rsidR="00F2780B" w:rsidRDefault="00F2780B" w:rsidP="005A5985">
            <w:pPr>
              <w:jc w:val="right"/>
              <w:rPr>
                <w:rFonts w:ascii="Apple Garamond Light" w:hAnsi="Apple Garamond Light"/>
                <w:lang w:val="es-ES"/>
              </w:rPr>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rsidP="005A5985">
            <w:pPr>
              <w:jc w:val="right"/>
              <w:rPr>
                <w:lang w:val="es-ES"/>
              </w:rPr>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rsidP="005A5985">
            <w:pPr>
              <w:jc w:val="right"/>
              <w:rPr>
                <w:lang w:val="es-ES"/>
              </w:rPr>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4AA279F2" w:rsidR="00F2780B" w:rsidRDefault="00422296" w:rsidP="005A5985">
            <w:pPr>
              <w:jc w:val="right"/>
              <w:rPr>
                <w:rFonts w:ascii="Apple Garamond Light" w:hAnsi="Apple Garamond Light"/>
                <w:lang w:val="es-ES"/>
              </w:rPr>
            </w:pPr>
            <w:r>
              <w:rPr>
                <w:noProof/>
                <w:lang w:val="en-US" w:eastAsia="en-US"/>
              </w:rPr>
              <w:drawing>
                <wp:anchor distT="0" distB="0" distL="114300" distR="114300" simplePos="0" relativeHeight="251644416" behindDoc="0" locked="0" layoutInCell="1" allowOverlap="1" wp14:anchorId="5EF289CE" wp14:editId="34572853">
                  <wp:simplePos x="0" y="0"/>
                  <wp:positionH relativeFrom="column">
                    <wp:posOffset>1463040</wp:posOffset>
                  </wp:positionH>
                  <wp:positionV relativeFrom="paragraph">
                    <wp:posOffset>464820</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75379E25" w:rsidR="001F785B" w:rsidRDefault="001F785B" w:rsidP="00CD216C">
      <w:pPr>
        <w:pStyle w:val="TTCuerpoIndentado"/>
        <w:numPr>
          <w:ilvl w:val="0"/>
          <w:numId w:val="5"/>
        </w:numPr>
      </w:pPr>
      <w:r>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Las cuantificaciones se realizan sobre un </w:t>
      </w:r>
      <w:r w:rsidR="005E788F">
        <w:t xml:space="preserve">espacio </w:t>
      </w:r>
      <w:r w:rsidR="00790E35">
        <w:t>cartesiano, donde se definen los movimientos realizados en cada eje componente.</w:t>
      </w:r>
    </w:p>
    <w:p w14:paraId="45755ADF" w14:textId="568B8680" w:rsidR="002A06FF" w:rsidRDefault="002A06FF" w:rsidP="002A06FF">
      <w:pPr>
        <w:pStyle w:val="TTCuerpoIndentado"/>
      </w:pPr>
    </w:p>
    <w:p w14:paraId="769D0C76" w14:textId="73CF2D0E"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r w:rsidR="00344B2F">
        <w:fldChar w:fldCharType="begin"/>
      </w:r>
      <w:r w:rsidR="00344B2F">
        <w:instrText xml:space="preserve"> REF _Ref404129233 </w:instrText>
      </w:r>
      <w:r w:rsidR="00344B2F">
        <w:fldChar w:fldCharType="separate"/>
      </w:r>
      <w:r w:rsidR="00CA29B9">
        <w:t xml:space="preserve">Figura </w:t>
      </w:r>
      <w:r w:rsidR="00CA29B9">
        <w:rPr>
          <w:noProof/>
        </w:rPr>
        <w:t>3</w:t>
      </w:r>
      <w:r w:rsidR="00344B2F">
        <w:rPr>
          <w:noProof/>
        </w:rPr>
        <w:fldChar w:fldCharType="end"/>
      </w:r>
      <w:r w:rsidR="0018358C">
        <w:t xml:space="preserve">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w:t>
      </w:r>
      <w:r w:rsidR="00DD454C">
        <w:lastRenderedPageBreak/>
        <w:t xml:space="preserve">resorte con la misma aceleración que la gravedad pero en sentido contrario). </w:t>
      </w:r>
      <w:r w:rsidR="00EF0413">
        <w:t>El comprender correctamente el marco respecto al cual se mide es elemental para determinar con precisión el tipo de fuerza que se está midiendo</w:t>
      </w:r>
      <w:r w:rsidR="006F5C8C">
        <w:t>.</w:t>
      </w:r>
    </w:p>
    <w:p w14:paraId="09231142" w14:textId="2DE1DBCC" w:rsidR="00DD454C" w:rsidRDefault="000651A7" w:rsidP="00DD454C">
      <w:pPr>
        <w:pStyle w:val="TTCuerpoIndentado"/>
        <w:ind w:left="644" w:firstLine="0"/>
      </w:pPr>
      <w:r>
        <w:rPr>
          <w:noProof/>
          <w:lang w:val="en-US" w:eastAsia="en-US"/>
        </w:rPr>
        <mc:AlternateContent>
          <mc:Choice Requires="wps">
            <w:drawing>
              <wp:anchor distT="0" distB="0" distL="114300" distR="114300" simplePos="0" relativeHeight="251658752" behindDoc="0" locked="0" layoutInCell="1" allowOverlap="1" wp14:anchorId="1257A386" wp14:editId="520BE876">
                <wp:simplePos x="0" y="0"/>
                <wp:positionH relativeFrom="column">
                  <wp:posOffset>5306060</wp:posOffset>
                </wp:positionH>
                <wp:positionV relativeFrom="paragraph">
                  <wp:posOffset>2188210</wp:posOffset>
                </wp:positionV>
                <wp:extent cx="1209675" cy="2679700"/>
                <wp:effectExtent l="3175" t="0" r="0" b="0"/>
                <wp:wrapTopAndBottom/>
                <wp:docPr id="3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267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60225D" w14:textId="77777777" w:rsidR="009B5BF9" w:rsidRPr="00422296" w:rsidRDefault="009B5BF9" w:rsidP="00422296">
                            <w:pPr>
                              <w:pStyle w:val="fig"/>
                              <w:pBdr>
                                <w:bottom w:val="single" w:sz="8" w:space="1" w:color="auto"/>
                              </w:pBdr>
                              <w:spacing w:after="0"/>
                              <w:jc w:val="both"/>
                              <w:rPr>
                                <w:b/>
                                <w:i w:val="0"/>
                                <w:sz w:val="20"/>
                                <w:szCs w:val="20"/>
                              </w:rPr>
                            </w:pPr>
                            <w:bookmarkStart w:id="214"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3</w:t>
                            </w:r>
                            <w:r w:rsidRPr="00422296">
                              <w:rPr>
                                <w:b/>
                                <w:i w:val="0"/>
                                <w:noProof/>
                                <w:sz w:val="20"/>
                                <w:szCs w:val="20"/>
                              </w:rPr>
                              <w:fldChar w:fldCharType="end"/>
                            </w:r>
                            <w:bookmarkEnd w:id="214"/>
                            <w:r w:rsidRPr="00422296">
                              <w:rPr>
                                <w:b/>
                                <w:i w:val="0"/>
                                <w:sz w:val="20"/>
                                <w:szCs w:val="20"/>
                              </w:rPr>
                              <w:t>.</w:t>
                            </w:r>
                          </w:p>
                          <w:p w14:paraId="472915EF" w14:textId="061344E5" w:rsidR="009B5BF9" w:rsidRPr="00422296" w:rsidRDefault="009B5BF9"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15" o:spid="_x0000_s1028" type="#_x0000_t202" style="position:absolute;left:0;text-align:left;margin-left:417.8pt;margin-top:172.3pt;width:95.25pt;height:21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" stroked="f">
                <v:textbox inset="0,0,0,0">
                  <w:txbxContent>
                    <w:p w14:paraId="5F60225D" w14:textId="77777777" w:rsidR="009B5BF9" w:rsidRPr="00422296" w:rsidRDefault="009B5BF9" w:rsidP="00422296">
                      <w:pPr>
                        <w:pStyle w:val="fig"/>
                        <w:pBdr>
                          <w:bottom w:val="single" w:sz="8" w:space="1" w:color="auto"/>
                        </w:pBdr>
                        <w:spacing w:after="0"/>
                        <w:jc w:val="both"/>
                        <w:rPr>
                          <w:b/>
                          <w:i w:val="0"/>
                          <w:sz w:val="20"/>
                          <w:szCs w:val="20"/>
                        </w:rPr>
                      </w:pPr>
                      <w:bookmarkStart w:id="215"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3</w:t>
                      </w:r>
                      <w:r w:rsidRPr="00422296">
                        <w:rPr>
                          <w:b/>
                          <w:i w:val="0"/>
                          <w:noProof/>
                          <w:sz w:val="20"/>
                          <w:szCs w:val="20"/>
                        </w:rPr>
                        <w:fldChar w:fldCharType="end"/>
                      </w:r>
                      <w:bookmarkEnd w:id="215"/>
                      <w:r w:rsidRPr="00422296">
                        <w:rPr>
                          <w:b/>
                          <w:i w:val="0"/>
                          <w:sz w:val="20"/>
                          <w:szCs w:val="20"/>
                        </w:rPr>
                        <w:t>.</w:t>
                      </w:r>
                    </w:p>
                    <w:p w14:paraId="472915EF" w14:textId="061344E5" w:rsidR="009B5BF9" w:rsidRPr="00422296" w:rsidRDefault="009B5BF9"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v:textbox>
                <w10:wrap type="topAndBottom"/>
              </v:shape>
            </w:pict>
          </mc:Fallback>
        </mc:AlternateContent>
      </w:r>
      <w:r w:rsidR="00394E06">
        <w:rPr>
          <w:noProof/>
          <w:lang w:val="en-US" w:eastAsia="en-US"/>
        </w:rPr>
        <w:drawing>
          <wp:anchor distT="0" distB="0" distL="114300" distR="114300" simplePos="0" relativeHeight="251646464" behindDoc="0" locked="0" layoutInCell="1" allowOverlap="1" wp14:anchorId="4BF5A5DF" wp14:editId="0EB2CD93">
            <wp:simplePos x="0" y="0"/>
            <wp:positionH relativeFrom="column">
              <wp:posOffset>422910</wp:posOffset>
            </wp:positionH>
            <wp:positionV relativeFrom="paragraph">
              <wp:posOffset>308610</wp:posOffset>
            </wp:positionV>
            <wp:extent cx="4648200" cy="448564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8200" cy="4485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295F3473" w14:textId="6570BA54" w:rsidR="00422296" w:rsidRDefault="006335A2" w:rsidP="00394E06">
      <w:pPr>
        <w:pStyle w:val="TTCuerpoIndentado"/>
        <w:ind w:left="644" w:firstLine="0"/>
      </w:pPr>
      <w:r>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Roetenberg, 2006). Gracias a esta ley, el acelerómetro puede medir</w:t>
      </w:r>
      <w:r w:rsidR="005D2313">
        <w:t xml:space="preserve"> </w:t>
      </w:r>
      <w:r>
        <w:t>la</w:t>
      </w:r>
      <w:r w:rsidR="005D2313">
        <w:t xml:space="preserve"> </w:t>
      </w:r>
      <w:r>
        <w:t xml:space="preserve">magnitud de la fuerza que lo afecta proporcionalmente </w:t>
      </w:r>
      <w:r w:rsidR="006F5C8C">
        <w:t xml:space="preserve">a </w:t>
      </w:r>
      <w:r>
        <w:t>las diferencias de longitud que</w:t>
      </w:r>
      <w:r w:rsidR="005D2313">
        <w:t xml:space="preserve"> </w:t>
      </w:r>
      <w:r>
        <w:t>manifiestan sus resortes. La fuerza de gravedad tiene una magnitud de 9</w:t>
      </w:r>
      <w:r w:rsidR="006F5C8C">
        <w:t>,</w:t>
      </w:r>
      <w:r>
        <w:t xml:space="preserve">81 </w:t>
      </w:r>
      <w:r w:rsidR="005D2313">
        <w:t>m/s</w:t>
      </w:r>
      <w:r w:rsidR="005D2313" w:rsidRPr="00D9607C">
        <w:rPr>
          <w:vertAlign w:val="superscript"/>
        </w:rPr>
        <w:t>2</w:t>
      </w:r>
      <w:r>
        <w:t>, equivalente</w:t>
      </w:r>
      <w:r w:rsidR="00FA7E29">
        <w:t xml:space="preserve"> a 1</w:t>
      </w:r>
      <w:r w:rsidR="006F5C8C">
        <w:t>G</w:t>
      </w:r>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r w:rsidR="00D9607C" w:rsidRPr="00D9607C">
        <w:rPr>
          <w:i/>
        </w:rPr>
        <w:t>tilt</w:t>
      </w:r>
      <w:r w:rsidR="00D9607C">
        <w:t xml:space="preserve"> (inclinación) respecto a la fuerza de la gravedad. Otras aplicaciones incluyen la detección de caídas, golpes y estimación del gasto energético</w:t>
      </w:r>
      <w:r w:rsidR="00422296">
        <w:t>.</w:t>
      </w:r>
    </w:p>
    <w:p w14:paraId="7C40E3BE" w14:textId="74B1EF24" w:rsidR="009B5AE6" w:rsidRDefault="009B5AE6" w:rsidP="009B5AE6">
      <w:pPr>
        <w:pStyle w:val="TTCuerpoIndentado"/>
        <w:ind w:left="644" w:firstLine="0"/>
      </w:pPr>
      <w:r>
        <w:t xml:space="preserve">La </w:t>
      </w:r>
      <w:r w:rsidR="00344B2F">
        <w:fldChar w:fldCharType="begin"/>
      </w:r>
      <w:r w:rsidR="00344B2F">
        <w:instrText xml:space="preserve"> REF _Ref404129850 </w:instrText>
      </w:r>
      <w:r w:rsidR="00344B2F">
        <w:fldChar w:fldCharType="separate"/>
      </w:r>
      <w:r w:rsidR="00CA29B9">
        <w:t xml:space="preserve">Tabla </w:t>
      </w:r>
      <w:r w:rsidR="00CA29B9">
        <w:rPr>
          <w:noProof/>
        </w:rPr>
        <w:t>1</w:t>
      </w:r>
      <w:r w:rsidR="00344B2F">
        <w:rPr>
          <w:noProof/>
        </w:rPr>
        <w:fldChar w:fldCharType="end"/>
      </w:r>
      <w:r>
        <w:t xml:space="preserve"> 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 xml:space="preserve">ner la postura del sensor, siempre </w:t>
      </w:r>
      <w:r w:rsidR="002A632D">
        <w:lastRenderedPageBreak/>
        <w:t>y cuando se mantenga fijo un eje paralelo a la fuerza de gravedad. Conociendo la postura del dispositivo, sería posible estimar las componentes de gravedad para cada eje, permitiendo obtener sólo las aceleraciones líneas (</w:t>
      </w:r>
      <w:r w:rsidR="006F5C8C">
        <w:t>aceleraciones ejercidas</w:t>
      </w:r>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r w:rsidR="006F5C8C">
        <w:t>n</w:t>
      </w:r>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r w:rsidRPr="002A632D">
        <w:rPr>
          <w:i/>
        </w:rPr>
        <w:t>yaw</w:t>
      </w:r>
      <w:r>
        <w:t xml:space="preserve"> del acelerómetro, ya que estaría girando en torno al eje paralelo a la fuerza de gravedad, en tanto que una rotación no es una fuerza de aceleración</w:t>
      </w:r>
      <w:r w:rsidR="006F5C8C">
        <w:t xml:space="preserve"> en el eje paralelo a la gravedad</w:t>
      </w:r>
      <w:r>
        <w:t>.</w:t>
      </w:r>
    </w:p>
    <w:p w14:paraId="5B574565" w14:textId="1F41CA07"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r w:rsidR="00D019A7">
        <w:fldChar w:fldCharType="begin"/>
      </w:r>
      <w:r w:rsidR="00D019A7">
        <w:instrText xml:space="preserve"> ADDIN ZOTERO_ITEM CSL_CITATION {"citationID":"d3pnjv651","properties":{"formattedCitation":"{\\rtf (Sep\\uc0\\u250{}lveda, 2012)}","plainCitation":"(Sepúlveda, 2012)"},"citationItems":[{"id":697,"uris":["http://zotero.org/users/local/bwVY6orv/items/CVK5VGU5"],"uri":["http://zotero.org/users/local/bwVY6orv/items/CVK5VGU5"],"itemData":{"id":697,"type":"thesis","title":"Monitorización ambulatoria de coordenadas de posición utilizando acelerómetros, giroscopios y magnetómetros","publisher":"Universidad de Valparaíso","publisher-place":"Valparáiso","number-of-pages":"65-83","genre":"Seminario de Investigación","event-place":"Valparáiso","author":[{"family":"Sepúlveda","given":"Sebastián"}],"issued":{"date-parts":[["2012",12]]}}}],"schema":"https://github.com/citation-style-language/schema/raw/master/csl-citation.json"} </w:instrText>
      </w:r>
      <w:r w:rsidR="00D019A7">
        <w:fldChar w:fldCharType="separate"/>
      </w:r>
      <w:r w:rsidR="00D019A7" w:rsidRPr="00A60C7A">
        <w:t>(Sepúlveda, 2012)</w:t>
      </w:r>
      <w:r w:rsidR="00D019A7">
        <w:fldChar w:fldCharType="end"/>
      </w:r>
      <w:r w:rsidR="00DD454C">
        <w:t>.</w:t>
      </w:r>
    </w:p>
    <w:p w14:paraId="2A1CAE80" w14:textId="77777777" w:rsidR="00422296" w:rsidRDefault="00422296" w:rsidP="00394E06">
      <w:pPr>
        <w:pStyle w:val="TTCuerpoIndentado"/>
      </w:pPr>
    </w:p>
    <w:p w14:paraId="5E0F3E65" w14:textId="77777777" w:rsidR="00422296" w:rsidRDefault="00422296" w:rsidP="00422296">
      <w:pPr>
        <w:pStyle w:val="TTCuerpoIndentado"/>
        <w:numPr>
          <w:ilvl w:val="0"/>
          <w:numId w:val="5"/>
        </w:numPr>
      </w:pPr>
      <w:r>
        <w:t>Giroscopios: miden el movimiento 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09D98B27" w14:textId="77777777" w:rsidR="00422296" w:rsidRDefault="00422296" w:rsidP="00422296">
      <w:pPr>
        <w:pStyle w:val="TTCuerpoIndentado"/>
        <w:ind w:left="644" w:firstLine="0"/>
      </w:pPr>
      <w:r>
        <w:t xml:space="preserve">En un giroscopio MEMS una masa o elemento vibrante (resonante), al ser rotado, se somete al efecto Coriolis que causa una vibración ortogonal a la dirección de la vibración original. Midiendo la vibración producida por el efecto Coriolis, se puede determinar la taza de giro (Roetenberg, 2006), generando la velocidad angular en </w:t>
      </w:r>
      <w:r w:rsidRPr="00C82865">
        <w:t>unidades de grados por segundo</w:t>
      </w:r>
      <w:r>
        <w:t>. La estructura vibratoria se puede modelar de forma similar al acelerómetro (</w:t>
      </w:r>
      <w:r w:rsidR="00344B2F">
        <w:fldChar w:fldCharType="begin"/>
      </w:r>
      <w:r w:rsidR="00344B2F">
        <w:instrText xml:space="preserve"> REF _Ref404129977 </w:instrText>
      </w:r>
      <w:r w:rsidR="00344B2F">
        <w:fldChar w:fldCharType="separate"/>
      </w:r>
      <w:r>
        <w:t xml:space="preserve">Figura </w:t>
      </w:r>
      <w:r>
        <w:rPr>
          <w:noProof/>
        </w:rPr>
        <w:t>4</w:t>
      </w:r>
      <w:r w:rsidR="00344B2F">
        <w:rPr>
          <w:noProof/>
        </w:rPr>
        <w:fldChar w:fldCharType="end"/>
      </w:r>
      <w:r>
        <w:t xml:space="preserve">), </w:t>
      </w:r>
      <w:r w:rsidRPr="00BF321A">
        <w:t>siguiendo</w:t>
      </w:r>
      <w:r>
        <w:t xml:space="preserve"> la misma ley de Hooke es posible determinar el movimiento angular. El método de construcción, sin embargo, permite que la masa no esté sujeta a la fuerza de gravedad, por tanto, se mide únicamente la velocidad de los movimientos angulares.</w:t>
      </w:r>
    </w:p>
    <w:p w14:paraId="1F0D2F0E" w14:textId="50F9BBEC" w:rsidR="00602C62" w:rsidRDefault="00602C62" w:rsidP="00422296">
      <w:pPr>
        <w:pStyle w:val="TTCuerpoIndentado"/>
        <w:ind w:left="644" w:firstLine="0"/>
        <w:rPr>
          <w:i/>
        </w:rPr>
      </w:pPr>
      <w:r>
        <w:t xml:space="preserve">El giroscopio, entonces, resulta el candidato perfecto para determinar la postura de un objeto o cuerpo. Como muestra la </w:t>
      </w:r>
      <w:r w:rsidR="00344B2F">
        <w:fldChar w:fldCharType="begin"/>
      </w:r>
      <w:r w:rsidR="00344B2F">
        <w:instrText xml:space="preserve"> REF _Ref404129850 </w:instrText>
      </w:r>
      <w:r w:rsidR="00344B2F">
        <w:fldChar w:fldCharType="separate"/>
      </w:r>
      <w:r>
        <w:t xml:space="preserve">Tabla </w:t>
      </w:r>
      <w:r>
        <w:rPr>
          <w:noProof/>
        </w:rPr>
        <w:t>1</w:t>
      </w:r>
      <w:r w:rsidR="00344B2F">
        <w:rPr>
          <w:noProof/>
        </w:rPr>
        <w:fldChar w:fldCharType="end"/>
      </w:r>
      <w:r>
        <w:t xml:space="preserve">, se puede determinar el ángulo en un determinado momento por la integración de los datos. Sin embargo, al igual que con el acelerómetro, la integración numérica introducirá errores que se acumularán en el tiempo de medición. Por otro lado, las mediciones se realizan respecto al marco de referencia del giroscopio, de modo que es necesario establecer un marco de referencia para realizar las mediciones, es decir, determinar cuál de los ejes corresponderá a </w:t>
      </w:r>
      <w:r w:rsidRPr="001E51B7">
        <w:rPr>
          <w:i/>
        </w:rPr>
        <w:t>yaw</w:t>
      </w:r>
      <w:r>
        <w:t xml:space="preserve">, </w:t>
      </w:r>
      <w:r w:rsidRPr="001E51B7">
        <w:rPr>
          <w:i/>
        </w:rPr>
        <w:t>pitch</w:t>
      </w:r>
      <w:r>
        <w:t xml:space="preserve"> y </w:t>
      </w:r>
      <w:r w:rsidRPr="001E51B7">
        <w:rPr>
          <w:i/>
        </w:rPr>
        <w:t>roll</w:t>
      </w:r>
      <w:r>
        <w:rPr>
          <w:i/>
        </w:rPr>
        <w:t>.</w:t>
      </w:r>
    </w:p>
    <w:p w14:paraId="17AB2BE5" w14:textId="77777777" w:rsidR="00602C62" w:rsidRDefault="00602C62" w:rsidP="00422296">
      <w:pPr>
        <w:pStyle w:val="TTCuerpoIndentado"/>
        <w:ind w:left="644" w:firstLine="0"/>
        <w:rPr>
          <w:i/>
        </w:rPr>
      </w:pPr>
    </w:p>
    <w:tbl>
      <w:tblPr>
        <w:tblStyle w:val="Tablanormal21"/>
        <w:tblW w:w="0" w:type="auto"/>
        <w:tblLook w:val="04A0" w:firstRow="1" w:lastRow="0" w:firstColumn="1" w:lastColumn="0" w:noHBand="0" w:noVBand="1"/>
      </w:tblPr>
      <w:tblGrid>
        <w:gridCol w:w="483"/>
        <w:gridCol w:w="1618"/>
        <w:gridCol w:w="2859"/>
        <w:gridCol w:w="3084"/>
      </w:tblGrid>
      <w:tr w:rsidR="009024D8" w14:paraId="486B0383" w14:textId="77777777" w:rsidTr="0090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A4897" w14:textId="77777777" w:rsidR="009024D8" w:rsidRPr="0018358C" w:rsidRDefault="009024D8" w:rsidP="0018358C">
            <w:pPr>
              <w:pStyle w:val="TTCuerpoIndentado"/>
              <w:ind w:firstLine="0"/>
              <w:jc w:val="center"/>
            </w:pPr>
          </w:p>
        </w:tc>
        <w:tc>
          <w:tcPr>
            <w:tcW w:w="0" w:type="auto"/>
          </w:tcPr>
          <w:p w14:paraId="7AD35AE1" w14:textId="16A77398"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Característica</w:t>
            </w:r>
          </w:p>
        </w:tc>
        <w:tc>
          <w:tcPr>
            <w:tcW w:w="0" w:type="auto"/>
          </w:tcPr>
          <w:p w14:paraId="5DED8B8A" w14:textId="4EE6EF88"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Ecuación</w:t>
            </w:r>
          </w:p>
        </w:tc>
        <w:tc>
          <w:tcPr>
            <w:tcW w:w="0" w:type="auto"/>
          </w:tcPr>
          <w:p w14:paraId="7D0F20D2" w14:textId="27141F8B"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Descripción</w:t>
            </w:r>
          </w:p>
        </w:tc>
      </w:tr>
      <w:tr w:rsidR="009024D8" w14:paraId="560FD72D"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tcPr>
          <w:p w14:paraId="087E9994" w14:textId="533CDF99" w:rsidR="009024D8" w:rsidRPr="0018358C" w:rsidRDefault="009024D8" w:rsidP="009024D8">
            <w:pPr>
              <w:pStyle w:val="TTCuerpoIndentado"/>
              <w:ind w:left="113" w:right="113"/>
              <w:jc w:val="center"/>
            </w:pPr>
            <w:r>
              <w:lastRenderedPageBreak/>
              <w:t>Acelerómetro</w:t>
            </w:r>
          </w:p>
        </w:tc>
        <w:tc>
          <w:tcPr>
            <w:tcW w:w="0" w:type="auto"/>
            <w:tcBorders>
              <w:left w:val="single" w:sz="4" w:space="0" w:color="auto"/>
            </w:tcBorders>
          </w:tcPr>
          <w:p w14:paraId="08B73FE3" w14:textId="728F8F6F"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t>Normal de aceleración</w:t>
            </w:r>
          </w:p>
        </w:tc>
        <w:tc>
          <w:tcPr>
            <w:tcW w:w="0" w:type="auto"/>
          </w:tcPr>
          <w:p w14:paraId="4C728FBB" w14:textId="1C8B3682" w:rsidR="009024D8" w:rsidRPr="001F785B"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RSS</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y</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z</m:t>
                            </m:r>
                          </m:sub>
                        </m:sSub>
                      </m:e>
                      <m:sup>
                        <m:r>
                          <m:rPr>
                            <m:sty m:val="p"/>
                          </m:rPr>
                          <w:rPr>
                            <w:rFonts w:ascii="Cambria Math" w:hAnsi="Cambria Math"/>
                          </w:rPr>
                          <m:t>2</m:t>
                        </m:r>
                      </m:sup>
                    </m:sSup>
                  </m:e>
                </m:rad>
              </m:oMath>
            </m:oMathPara>
          </w:p>
        </w:tc>
        <w:tc>
          <w:tcPr>
            <w:tcW w:w="0" w:type="auto"/>
          </w:tcPr>
          <w:p w14:paraId="6200DC49" w14:textId="4599073A" w:rsidR="009024D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p>
        </w:tc>
      </w:tr>
      <w:tr w:rsidR="009024D8" w14:paraId="3130971C"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6B32D4D6" w14:textId="0A32A050" w:rsidR="009024D8" w:rsidRPr="0018358C" w:rsidRDefault="009024D8" w:rsidP="009024D8">
            <w:pPr>
              <w:pStyle w:val="TTCuerpoIndentado"/>
              <w:ind w:left="113" w:right="113" w:firstLine="0"/>
              <w:jc w:val="center"/>
            </w:pPr>
          </w:p>
        </w:tc>
        <w:tc>
          <w:tcPr>
            <w:tcW w:w="0" w:type="auto"/>
            <w:tcBorders>
              <w:left w:val="single" w:sz="4" w:space="0" w:color="auto"/>
            </w:tcBorders>
          </w:tcPr>
          <w:p w14:paraId="2F8B3DD0" w14:textId="7BD666CE" w:rsidR="009024D8" w:rsidRPr="0018358C"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rPr>
            </w:pPr>
            <w:r w:rsidRPr="0018358C">
              <w:t>Aceleración normal lineal</w:t>
            </w:r>
          </w:p>
        </w:tc>
        <w:tc>
          <w:tcPr>
            <w:tcW w:w="0" w:type="auto"/>
          </w:tcPr>
          <w:p w14:paraId="0BCF183A" w14:textId="44F11390" w:rsidR="009024D8" w:rsidRDefault="009024D8"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ANL</m:t>
                </m:r>
                <m:r>
                  <m:rPr>
                    <m:sty m:val="p"/>
                  </m:rPr>
                  <w:rPr>
                    <w:rFonts w:ascii="Cambria Math" w:hAnsi="Cambria Math"/>
                  </w:rPr>
                  <m:t>=</m:t>
                </m:r>
                <m:r>
                  <w:rPr>
                    <w:rFonts w:ascii="Cambria Math" w:hAnsi="Cambria Math"/>
                  </w:rPr>
                  <m:t>RSS</m:t>
                </m:r>
                <m:r>
                  <m:rPr>
                    <m:sty m:val="p"/>
                  </m:rPr>
                  <w:rPr>
                    <w:rFonts w:ascii="Cambria Math" w:hAnsi="Cambria Math"/>
                  </w:rPr>
                  <m:t>-1</m:t>
                </m:r>
              </m:oMath>
            </m:oMathPara>
          </w:p>
        </w:tc>
        <w:tc>
          <w:tcPr>
            <w:tcW w:w="0" w:type="auto"/>
          </w:tcPr>
          <w:p w14:paraId="22E11D5F" w14:textId="2CF5903B" w:rsidR="009024D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e obtiene la aceleración lineal, dado que un eje del acelerómetro este siempre paralelo con la fuerza de gravedad</w:t>
            </w:r>
          </w:p>
        </w:tc>
      </w:tr>
      <w:tr w:rsidR="009024D8" w14:paraId="45141EB8"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036F711F" w14:textId="77777777" w:rsidR="009024D8" w:rsidRPr="0018358C" w:rsidRDefault="009024D8" w:rsidP="009024D8">
            <w:pPr>
              <w:pStyle w:val="TTCuerpoIndentado"/>
              <w:ind w:left="113" w:right="113" w:firstLine="0"/>
              <w:jc w:val="center"/>
              <w:rPr>
                <w:i/>
              </w:rPr>
            </w:pPr>
          </w:p>
        </w:tc>
        <w:tc>
          <w:tcPr>
            <w:tcW w:w="0" w:type="auto"/>
            <w:tcBorders>
              <w:left w:val="single" w:sz="4" w:space="0" w:color="auto"/>
            </w:tcBorders>
          </w:tcPr>
          <w:p w14:paraId="76F5663B" w14:textId="181BF414"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rPr>
                <w:i/>
              </w:rPr>
              <w:t>Pitch</w:t>
            </w:r>
            <w:r w:rsidRPr="0018358C">
              <w:t xml:space="preserve"> / </w:t>
            </w:r>
            <w:r w:rsidRPr="0018358C">
              <w:rPr>
                <w:i/>
              </w:rPr>
              <w:t>Roll</w:t>
            </w:r>
          </w:p>
        </w:tc>
        <w:tc>
          <w:tcPr>
            <w:tcW w:w="0" w:type="auto"/>
          </w:tcPr>
          <w:p w14:paraId="3F5FDC0C" w14:textId="6E04D4F2" w:rsidR="009024D8" w:rsidRPr="008957C0"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θ</m:t>
                </m:r>
                <m:r>
                  <m:rPr>
                    <m:sty m:val="p"/>
                  </m:rPr>
                  <w:rPr>
                    <w:rFonts w:ascii="Cambria Math" w:hAnsi="Cambria Math"/>
                  </w:rPr>
                  <m:t>=</m:t>
                </m:r>
                <m:r>
                  <w:rPr>
                    <w:rFonts w:ascii="Cambria Math" w:hAnsi="Cambria Math"/>
                  </w:rPr>
                  <m:t>Atan</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x</m:t>
                            </m:r>
                          </m:sub>
                        </m:sSub>
                      </m:num>
                      <m:den>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oMath>
            </m:oMathPara>
          </w:p>
        </w:tc>
        <w:tc>
          <w:tcPr>
            <w:tcW w:w="0" w:type="auto"/>
          </w:tcPr>
          <w:p w14:paraId="5B898084" w14:textId="268E1381" w:rsidR="009024D8" w:rsidRDefault="009024D8"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θ</m:t>
              </m:r>
            </m:oMath>
            <w:r>
              <w:t xml:space="preserve"> corresponde al ángulo de </w:t>
            </w:r>
            <w:r w:rsidRPr="0018358C">
              <w:rPr>
                <w:i/>
              </w:rPr>
              <w:t>tilt</w:t>
            </w:r>
            <w:r>
              <w:t xml:space="preserve">, y considerando que el eje z es paralelo a la fuerza de gravedad, </w:t>
            </w:r>
            <m:oMath>
              <m:sSub>
                <m:sSubPr>
                  <m:ctrlPr>
                    <w:rPr>
                      <w:rFonts w:ascii="Cambria Math" w:hAnsi="Cambria Math"/>
                    </w:rPr>
                  </m:ctrlPr>
                </m:sSubPr>
                <m:e>
                  <m:r>
                    <w:rPr>
                      <w:rFonts w:ascii="Cambria Math" w:hAnsi="Cambria Math"/>
                    </w:rPr>
                    <m:t>a</m:t>
                  </m:r>
                </m:e>
                <m:sub>
                  <m:r>
                    <w:rPr>
                      <w:rFonts w:ascii="Cambria Math" w:hAnsi="Cambria Math"/>
                    </w:rPr>
                    <m:t>x</m:t>
                  </m:r>
                </m:sub>
              </m:sSub>
            </m:oMath>
            <w:r>
              <w:t xml:space="preserve"> puede ser reemplazado por </w:t>
            </w:r>
            <m:oMath>
              <m:sSub>
                <m:sSubPr>
                  <m:ctrlPr>
                    <w:rPr>
                      <w:rFonts w:ascii="Cambria Math" w:hAnsi="Cambria Math"/>
                    </w:rPr>
                  </m:ctrlPr>
                </m:sSubPr>
                <m:e>
                  <m:r>
                    <w:rPr>
                      <w:rFonts w:ascii="Cambria Math" w:hAnsi="Cambria Math"/>
                    </w:rPr>
                    <m:t>a</m:t>
                  </m:r>
                </m:e>
                <m:sub>
                  <m:r>
                    <w:rPr>
                      <w:rFonts w:ascii="Cambria Math" w:hAnsi="Cambria Math"/>
                    </w:rPr>
                    <m:t>y</m:t>
                  </m:r>
                </m:sub>
              </m:sSub>
            </m:oMath>
            <w:r>
              <w:t xml:space="preserve"> para obtener el </w:t>
            </w:r>
            <w:r w:rsidRPr="005A5985">
              <w:rPr>
                <w:i/>
              </w:rPr>
              <w:t>tilt</w:t>
            </w:r>
            <w:r>
              <w:t xml:space="preserve"> en ese eje.</w:t>
            </w:r>
          </w:p>
        </w:tc>
      </w:tr>
      <w:tr w:rsidR="009024D8" w14:paraId="5C49283F"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49DD8791" w14:textId="77777777" w:rsidR="009024D8" w:rsidRPr="0018358C" w:rsidRDefault="009024D8" w:rsidP="009024D8">
            <w:pPr>
              <w:pStyle w:val="TTCuerpoIndentado"/>
              <w:ind w:left="113" w:right="113" w:firstLine="0"/>
              <w:jc w:val="center"/>
            </w:pPr>
          </w:p>
        </w:tc>
        <w:tc>
          <w:tcPr>
            <w:tcW w:w="0" w:type="auto"/>
            <w:tcBorders>
              <w:left w:val="single" w:sz="4" w:space="0" w:color="auto"/>
            </w:tcBorders>
          </w:tcPr>
          <w:p w14:paraId="38C0877F" w14:textId="65535B2C" w:rsidR="009024D8" w:rsidRPr="0018358C"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rPr>
            </w:pPr>
            <w:r w:rsidRPr="0018358C">
              <w:t>Velocidad</w:t>
            </w:r>
          </w:p>
        </w:tc>
        <w:tc>
          <w:tcPr>
            <w:tcW w:w="0" w:type="auto"/>
          </w:tcPr>
          <w:p w14:paraId="4D1AD90B" w14:textId="34E71E66" w:rsidR="009024D8" w:rsidRPr="000D629E" w:rsidRDefault="009024D8"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r>
                                  <w:rPr>
                                    <w:rFonts w:ascii="Cambria Math" w:hAnsi="Cambria Math"/>
                                  </w:rPr>
                                  <m:t>t</m:t>
                                </m:r>
                                <m:r>
                                  <m:rPr>
                                    <m:sty m:val="p"/>
                                  </m:rPr>
                                  <w:rPr>
                                    <w:rFonts w:ascii="Cambria Math" w:hAnsi="Cambria Math"/>
                                  </w:rPr>
                                  <m:t>)</m:t>
                                </m:r>
                              </m:e>
                            </m:d>
                          </m:e>
                        </m:nary>
                      </m:e>
                    </m:nary>
                  </m:e>
                </m:d>
              </m:oMath>
            </m:oMathPara>
          </w:p>
        </w:tc>
        <w:tc>
          <w:tcPr>
            <w:tcW w:w="0" w:type="auto"/>
          </w:tcPr>
          <w:p w14:paraId="1A0566E5" w14:textId="6AEE696E" w:rsidR="009024D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i la aceleración es introducida en m/s</w:t>
            </w:r>
            <w:r w:rsidRPr="0018358C">
              <w:rPr>
                <w:vertAlign w:val="superscript"/>
              </w:rPr>
              <w:t>2</w:t>
            </w:r>
            <w:r>
              <w:t>, el resultado será en m/s</w:t>
            </w:r>
          </w:p>
        </w:tc>
      </w:tr>
      <w:tr w:rsidR="009024D8" w14:paraId="4D7BBCEC"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5E08B3B3" w14:textId="77777777" w:rsidR="009024D8" w:rsidRPr="0018358C" w:rsidRDefault="009024D8" w:rsidP="009024D8">
            <w:pPr>
              <w:pStyle w:val="TTCuerpoIndentado"/>
              <w:ind w:left="113" w:right="113" w:firstLine="0"/>
              <w:jc w:val="center"/>
            </w:pPr>
          </w:p>
        </w:tc>
        <w:tc>
          <w:tcPr>
            <w:tcW w:w="0" w:type="auto"/>
            <w:tcBorders>
              <w:left w:val="single" w:sz="4" w:space="0" w:color="auto"/>
            </w:tcBorders>
          </w:tcPr>
          <w:p w14:paraId="0AE0B9B8" w14:textId="52A6A4AF"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t>Desplazamiento</w:t>
            </w:r>
          </w:p>
        </w:tc>
        <w:tc>
          <w:tcPr>
            <w:tcW w:w="0" w:type="auto"/>
          </w:tcPr>
          <w:p w14:paraId="6A416D28" w14:textId="132181F1" w:rsidR="009024D8" w:rsidRPr="001F785B"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d=</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m:rPr>
                                    <m:sty m:val="p"/>
                                  </m:rPr>
                                  <w:rPr>
                                    <w:rFonts w:ascii="Cambria Math" w:hAnsi="Cambria Math"/>
                                  </w:rPr>
                                  <m:t>(t)</m:t>
                                </m:r>
                              </m:e>
                            </m:d>
                          </m:e>
                        </m:nary>
                      </m:e>
                    </m:nary>
                  </m:e>
                </m:d>
              </m:oMath>
            </m:oMathPara>
          </w:p>
        </w:tc>
        <w:tc>
          <w:tcPr>
            <w:tcW w:w="0" w:type="auto"/>
          </w:tcPr>
          <w:p w14:paraId="6B0582E7" w14:textId="1FF2F31D" w:rsidR="009024D8" w:rsidRDefault="009024D8"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pPr>
            <w:r>
              <w:t>Si la velocidad es introducida en m/s, el resultado será en metros.</w:t>
            </w:r>
          </w:p>
        </w:tc>
      </w:tr>
      <w:tr w:rsidR="009024D8" w14:paraId="18695708"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right w:val="single" w:sz="4" w:space="0" w:color="auto"/>
            </w:tcBorders>
            <w:textDirection w:val="btLr"/>
            <w:vAlign w:val="center"/>
          </w:tcPr>
          <w:p w14:paraId="2D6B172C" w14:textId="49640B5D" w:rsidR="009024D8" w:rsidRPr="007B36FF" w:rsidRDefault="009024D8" w:rsidP="009024D8">
            <w:pPr>
              <w:pStyle w:val="TTCuerpoIndentado"/>
              <w:ind w:left="113" w:right="113" w:firstLine="0"/>
              <w:jc w:val="center"/>
            </w:pPr>
            <w:r>
              <w:t>Giroscopio</w:t>
            </w:r>
          </w:p>
        </w:tc>
        <w:tc>
          <w:tcPr>
            <w:tcW w:w="0" w:type="auto"/>
            <w:tcBorders>
              <w:left w:val="single" w:sz="4" w:space="0" w:color="auto"/>
            </w:tcBorders>
          </w:tcPr>
          <w:p w14:paraId="4FDE6183" w14:textId="0EE2C9F9" w:rsidR="009024D8" w:rsidRPr="007B36FF"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rPr>
            </w:pPr>
            <w:r w:rsidRPr="007B36FF">
              <w:t>Ángulos de Euler</w:t>
            </w:r>
          </w:p>
        </w:tc>
        <w:tc>
          <w:tcPr>
            <w:tcW w:w="0" w:type="auto"/>
          </w:tcPr>
          <w:p w14:paraId="214FC22C" w14:textId="77777777" w:rsidR="009024D8" w:rsidRPr="001F785B" w:rsidRDefault="009024D8" w:rsidP="00602C62">
            <w:pP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ψ,θ,ϕ)=</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i/>
                                  </w:rPr>
                                </m:ctrlPr>
                              </m:sSubPr>
                              <m:e>
                                <m:r>
                                  <w:rPr>
                                    <w:rFonts w:ascii="Cambria Math" w:hAnsi="Cambria Math"/>
                                  </w:rPr>
                                  <m:t>ω</m:t>
                                </m:r>
                              </m:e>
                              <m:sub>
                                <m: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z</m:t>
                                    </m:r>
                                  </m:sub>
                                </m:sSub>
                                <m:r>
                                  <m:rPr>
                                    <m:sty m:val="p"/>
                                  </m:rPr>
                                  <w:rPr>
                                    <w:rFonts w:ascii="Cambria Math" w:hAnsi="Cambria Math"/>
                                  </w:rPr>
                                  <m:t>(t)</m:t>
                                </m:r>
                              </m:e>
                            </m:d>
                          </m:e>
                        </m:nary>
                      </m:e>
                    </m:nary>
                  </m:e>
                </m:d>
              </m:oMath>
            </m:oMathPara>
          </w:p>
        </w:tc>
        <w:tc>
          <w:tcPr>
            <w:tcW w:w="0" w:type="auto"/>
          </w:tcPr>
          <w:p w14:paraId="0BD8D4D3" w14:textId="77777777" w:rsidR="009024D8" w:rsidRDefault="009024D8" w:rsidP="00602C62">
            <w:pPr>
              <w:pStyle w:val="TTCuerpoIndentado"/>
              <w:keepNext/>
              <w:ind w:firstLine="0"/>
              <w:cnfStyle w:val="000000000000" w:firstRow="0" w:lastRow="0" w:firstColumn="0" w:lastColumn="0" w:oddVBand="0" w:evenVBand="0" w:oddHBand="0" w:evenHBand="0" w:firstRowFirstColumn="0" w:firstRowLastColumn="0" w:lastRowFirstColumn="0" w:lastRowLastColumn="0"/>
            </w:pPr>
            <w:r>
              <w:t xml:space="preserve">Donde </w:t>
            </w:r>
            <m:oMath>
              <m:r>
                <w:rPr>
                  <w:rFonts w:ascii="Cambria Math" w:hAnsi="Cambria Math"/>
                </w:rPr>
                <m:t>ω</m:t>
              </m:r>
            </m:oMath>
            <w:r>
              <w:t xml:space="preserve"> corresponde a la velocidad angular medida desde el giroscopio, y </w:t>
            </w:r>
            <m:oMath>
              <m:r>
                <m:rPr>
                  <m:sty m:val="p"/>
                </m:rPr>
                <w:rPr>
                  <w:rFonts w:ascii="Cambria Math" w:hAnsi="Cambria Math"/>
                </w:rPr>
                <m:t>(ψ,θ,ϕ)</m:t>
              </m:r>
            </m:oMath>
            <w:r>
              <w:t xml:space="preserve"> corresponde a </w:t>
            </w:r>
            <w:r w:rsidRPr="006C6AEA">
              <w:rPr>
                <w:i/>
              </w:rPr>
              <w:t>yaw</w:t>
            </w:r>
            <w:r>
              <w:t xml:space="preserve">, </w:t>
            </w:r>
            <w:r w:rsidRPr="006C6AEA">
              <w:rPr>
                <w:i/>
              </w:rPr>
              <w:t>pitch</w:t>
            </w:r>
            <w:r>
              <w:t xml:space="preserve"> y </w:t>
            </w:r>
            <w:r w:rsidRPr="006C6AEA">
              <w:rPr>
                <w:i/>
              </w:rPr>
              <w:t>roll</w:t>
            </w:r>
            <w:r>
              <w:t>, respectivamente</w:t>
            </w:r>
          </w:p>
        </w:tc>
      </w:tr>
      <w:tr w:rsidR="009024D8" w14:paraId="4E41D5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vAlign w:val="center"/>
          </w:tcPr>
          <w:p w14:paraId="320A9AC1" w14:textId="09032973" w:rsidR="009024D8" w:rsidRPr="007575C4" w:rsidRDefault="009024D8" w:rsidP="009024D8">
            <w:pPr>
              <w:pStyle w:val="TTCuerpoIndentado"/>
              <w:ind w:left="113" w:right="113" w:firstLine="0"/>
              <w:jc w:val="center"/>
            </w:pPr>
            <w:r>
              <w:t>Magnetómetro</w:t>
            </w:r>
          </w:p>
        </w:tc>
        <w:tc>
          <w:tcPr>
            <w:tcW w:w="0" w:type="auto"/>
            <w:tcBorders>
              <w:left w:val="single" w:sz="4" w:space="0" w:color="auto"/>
            </w:tcBorders>
          </w:tcPr>
          <w:p w14:paraId="2D02C9F3" w14:textId="0064B1EE" w:rsidR="009024D8" w:rsidRPr="007575C4"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rPr>
            </w:pPr>
            <w:r w:rsidRPr="007575C4">
              <w:t>Declinación</w:t>
            </w:r>
          </w:p>
        </w:tc>
        <w:tc>
          <w:tcPr>
            <w:tcW w:w="0" w:type="auto"/>
          </w:tcPr>
          <w:p w14:paraId="5F0A3722" w14:textId="77777777" w:rsidR="009024D8" w:rsidRPr="001F785B" w:rsidRDefault="009B5BF9" w:rsidP="00602C62">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rPr>
                    </m:ctrlPr>
                  </m:sSubPr>
                  <m:e>
                    <m:r>
                      <m:rPr>
                        <m:sty m:val="p"/>
                      </m:rPr>
                      <w:rPr>
                        <w:rFonts w:ascii="Cambria Math" w:hAnsi="Cambria Math"/>
                      </w:rPr>
                      <m:t>X</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oMath>
            </m:oMathPara>
          </w:p>
        </w:tc>
        <w:tc>
          <w:tcPr>
            <w:tcW w:w="0" w:type="auto"/>
          </w:tcPr>
          <w:p w14:paraId="25F1F49C" w14:textId="77777777" w:rsidR="009024D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m</m:t>
              </m:r>
            </m:oMath>
            <w:r>
              <w:t xml:space="preserve"> representa las mediciones del campo magnético desde el magnetómetro.</w:t>
            </w:r>
          </w:p>
        </w:tc>
      </w:tr>
      <w:tr w:rsidR="009024D8" w14:paraId="505E671B"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2E0EA951" w14:textId="77777777" w:rsidR="009024D8" w:rsidRPr="007575C4" w:rsidRDefault="009024D8" w:rsidP="009024D8">
            <w:pPr>
              <w:pStyle w:val="TTCuerpoIndentado"/>
              <w:ind w:left="113" w:right="113" w:firstLine="0"/>
            </w:pPr>
          </w:p>
        </w:tc>
        <w:tc>
          <w:tcPr>
            <w:tcW w:w="0" w:type="auto"/>
            <w:tcBorders>
              <w:left w:val="single" w:sz="4" w:space="0" w:color="auto"/>
            </w:tcBorders>
          </w:tcPr>
          <w:p w14:paraId="4EAEE886" w14:textId="5BDFA6CB" w:rsidR="009024D8" w:rsidRPr="007575C4"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rPr>
            </w:pPr>
            <w:r w:rsidRPr="007575C4">
              <w:t>Inclinación</w:t>
            </w:r>
          </w:p>
        </w:tc>
        <w:tc>
          <w:tcPr>
            <w:tcW w:w="0" w:type="auto"/>
          </w:tcPr>
          <w:p w14:paraId="271B29A2" w14:textId="77777777" w:rsidR="009024D8" w:rsidRPr="00592243" w:rsidRDefault="009B5BF9" w:rsidP="00602C62">
            <w:pPr>
              <w:cnfStyle w:val="000000000000" w:firstRow="0" w:lastRow="0" w:firstColumn="0" w:lastColumn="0" w:oddVBand="0" w:evenVBand="0" w:oddHBand="0" w:evenHBand="0" w:firstRowFirstColumn="0" w:firstRowLastColumn="0" w:lastRowFirstColumn="0" w:lastRowLastColumn="0"/>
              <w:rPr>
                <w:rFonts w:ascii="Apple Garamond Light" w:hAnsi="Apple Garamond Light"/>
              </w:rPr>
            </w:pPr>
            <m:oMathPara>
              <m:oMath>
                <m:sSub>
                  <m:sSubPr>
                    <m:ctrlPr>
                      <w:rPr>
                        <w:rFonts w:ascii="Cambria Math" w:hAnsi="Cambria Math"/>
                      </w:rPr>
                    </m:ctrlPr>
                  </m:sSubPr>
                  <m:e>
                    <m:r>
                      <m:rPr>
                        <m:sty m:val="p"/>
                      </m:rP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m:rPr>
                            <m:sty m:val="p"/>
                          </m:rPr>
                          <w:rPr>
                            <w:rFonts w:ascii="Cambria Math" w:hAnsi="Cambria Math"/>
                          </w:rPr>
                          <m:t>ϕ</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m:rPr>
                            <m:sty m:val="p"/>
                          </m:rPr>
                          <w:rPr>
                            <w:rFonts w:ascii="Cambria Math" w:hAnsi="Cambria Math"/>
                          </w:rPr>
                          <m:t>ϕ</m:t>
                        </m:r>
                      </m:e>
                    </m:d>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sin</m:t>
                </m:r>
                <m:d>
                  <m:dPr>
                    <m:ctrlPr>
                      <w:rPr>
                        <w:rFonts w:ascii="Cambria Math" w:hAnsi="Cambria Math"/>
                        <w:i/>
                      </w:rPr>
                    </m:ctrlPr>
                  </m:dPr>
                  <m:e>
                    <m:r>
                      <m:rPr>
                        <m:sty m:val="p"/>
                      </m:rPr>
                      <w:rPr>
                        <w:rFonts w:ascii="Cambria Math" w:hAnsi="Cambria Math"/>
                      </w:rPr>
                      <m:t>ϕ</m:t>
                    </m:r>
                  </m:e>
                </m:d>
                <m:r>
                  <w:rPr>
                    <w:rFonts w:ascii="Cambria Math" w:hAnsi="Cambria Math"/>
                  </w:rPr>
                  <m:t>*</m:t>
                </m:r>
                <m:r>
                  <m:rPr>
                    <m:sty m:val="p"/>
                  </m:rPr>
                  <w:rPr>
                    <w:rFonts w:ascii="Cambria Math" w:hAnsi="Cambria Math"/>
                  </w:rPr>
                  <m:t>cos⁡</m:t>
                </m:r>
                <m:r>
                  <w:rPr>
                    <w:rFonts w:ascii="Cambria Math" w:hAnsi="Cambria Math"/>
                  </w:rPr>
                  <m:t>(θ)</m:t>
                </m:r>
              </m:oMath>
            </m:oMathPara>
          </w:p>
        </w:tc>
        <w:tc>
          <w:tcPr>
            <w:tcW w:w="0" w:type="auto"/>
          </w:tcPr>
          <w:p w14:paraId="5818F43B" w14:textId="77777777" w:rsidR="009024D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pPr>
          </w:p>
        </w:tc>
      </w:tr>
      <w:tr w:rsidR="009024D8" w:rsidRPr="005A4A94" w14:paraId="36EF50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38EA1FF1" w14:textId="77777777" w:rsidR="009024D8" w:rsidRPr="007575C4" w:rsidRDefault="009024D8" w:rsidP="009024D8">
            <w:pPr>
              <w:pStyle w:val="TTCuerpoIndentado"/>
              <w:ind w:left="113" w:right="113" w:firstLine="0"/>
            </w:pPr>
          </w:p>
        </w:tc>
        <w:tc>
          <w:tcPr>
            <w:tcW w:w="0" w:type="auto"/>
            <w:tcBorders>
              <w:left w:val="single" w:sz="4" w:space="0" w:color="auto"/>
            </w:tcBorders>
          </w:tcPr>
          <w:p w14:paraId="50A65152" w14:textId="03824DAA" w:rsidR="009024D8" w:rsidRPr="007575C4"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rPr>
            </w:pPr>
            <w:r w:rsidRPr="007575C4">
              <w:t>Norte magnético</w:t>
            </w:r>
          </w:p>
        </w:tc>
        <w:tc>
          <w:tcPr>
            <w:tcW w:w="0" w:type="auto"/>
          </w:tcPr>
          <w:p w14:paraId="178AA0D1" w14:textId="77777777" w:rsidR="009024D8" w:rsidRPr="00592243" w:rsidRDefault="009024D8" w:rsidP="00602C62">
            <w:pPr>
              <w:cnfStyle w:val="000000100000" w:firstRow="0" w:lastRow="0" w:firstColumn="0" w:lastColumn="0" w:oddVBand="0" w:evenVBand="0" w:oddHBand="1" w:evenHBand="0" w:firstRowFirstColumn="0" w:firstRowLastColumn="0" w:lastRowFirstColumn="0" w:lastRowLastColumn="0"/>
              <w:rPr>
                <w:rFonts w:ascii="Apple Garamond Light" w:hAnsi="Apple Garamond Light"/>
              </w:rPr>
            </w:pPr>
            <m:oMathPara>
              <m:oMath>
                <m:r>
                  <w:rPr>
                    <w:rFonts w:ascii="Cambria Math" w:hAnsi="Cambria Math"/>
                  </w:rPr>
                  <m:t>ψ=A</m:t>
                </m:r>
                <m:sSup>
                  <m:sSupPr>
                    <m:ctrlPr>
                      <w:rPr>
                        <w:rFonts w:ascii="Cambria Math" w:hAnsi="Cambria Math"/>
                        <w:i/>
                      </w:rPr>
                    </m:ctrlPr>
                  </m:sSupPr>
                  <m:e>
                    <m:r>
                      <w:rPr>
                        <w:rFonts w:ascii="Cambria Math" w:hAnsi="Cambria Math"/>
                      </w:rPr>
                      <m:t>tan</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m:t>
                </m:r>
              </m:oMath>
            </m:oMathPara>
          </w:p>
        </w:tc>
        <w:tc>
          <w:tcPr>
            <w:tcW w:w="0" w:type="auto"/>
          </w:tcPr>
          <w:p w14:paraId="3C48263A" w14:textId="77777777" w:rsidR="009024D8" w:rsidRPr="005A4A94" w:rsidRDefault="009024D8" w:rsidP="00602C62">
            <w:pPr>
              <w:pStyle w:val="TTCuerpoIndentado"/>
              <w:keepNext/>
              <w:ind w:firstLine="0"/>
              <w:cnfStyle w:val="000000100000" w:firstRow="0" w:lastRow="0" w:firstColumn="0" w:lastColumn="0" w:oddVBand="0" w:evenVBand="0" w:oddHBand="1" w:evenHBand="0" w:firstRowFirstColumn="0" w:firstRowLastColumn="0" w:lastRowFirstColumn="0" w:lastRowLastColumn="0"/>
              <w:rPr>
                <w:u w:val="single"/>
              </w:rPr>
            </w:pPr>
            <w:r>
              <w:t xml:space="preserve">Donde </w:t>
            </w:r>
            <m:oMath>
              <m:r>
                <w:rPr>
                  <w:rFonts w:ascii="Cambria Math" w:hAnsi="Cambria Math"/>
                </w:rPr>
                <m:t>ψ</m:t>
              </m:r>
            </m:oMath>
            <w:r>
              <w:t xml:space="preserve"> representa el </w:t>
            </w:r>
            <w:r w:rsidRPr="005A4A94">
              <w:rPr>
                <w:i/>
                <w:u w:val="single"/>
              </w:rPr>
              <w:t>heading</w:t>
            </w:r>
            <w:r>
              <w:t xml:space="preserve"> respecto al norte magnético.</w:t>
            </w:r>
          </w:p>
        </w:tc>
      </w:tr>
    </w:tbl>
    <w:p w14:paraId="7D3DFF7C" w14:textId="4F3CC9A1" w:rsidR="00590FEC" w:rsidRPr="00916EAE" w:rsidRDefault="000651A7" w:rsidP="00A25AA0">
      <w:pPr>
        <w:pStyle w:val="fig"/>
      </w:pPr>
      <w:bookmarkStart w:id="216" w:name="_Ref404129850"/>
      <w:bookmarkStart w:id="217" w:name="_Ref404129846"/>
      <w:r>
        <w:rPr>
          <w:noProof/>
          <w:lang w:val="en-US" w:eastAsia="en-US"/>
        </w:rPr>
        <mc:AlternateContent>
          <mc:Choice Requires="wps">
            <w:drawing>
              <wp:anchor distT="0" distB="0" distL="114300" distR="114300" simplePos="0" relativeHeight="251670016" behindDoc="0" locked="0" layoutInCell="1" allowOverlap="1" wp14:anchorId="1257A386" wp14:editId="0862BEC2">
                <wp:simplePos x="0" y="0"/>
                <wp:positionH relativeFrom="column">
                  <wp:posOffset>5337810</wp:posOffset>
                </wp:positionH>
                <wp:positionV relativeFrom="paragraph">
                  <wp:posOffset>-1088390</wp:posOffset>
                </wp:positionV>
                <wp:extent cx="1209675" cy="1073150"/>
                <wp:effectExtent l="0" t="0" r="3175" b="0"/>
                <wp:wrapTopAndBottom/>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073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65D093" w14:textId="77777777" w:rsidR="009B5BF9" w:rsidRDefault="009B5BF9"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Pr>
                                <w:i w:val="0"/>
                                <w:noProof/>
                                <w:sz w:val="20"/>
                                <w:szCs w:val="20"/>
                              </w:rPr>
                              <w:t>1</w:t>
                            </w:r>
                            <w:r w:rsidRPr="00394E06">
                              <w:rPr>
                                <w:i w:val="0"/>
                                <w:noProof/>
                                <w:sz w:val="20"/>
                                <w:szCs w:val="20"/>
                              </w:rPr>
                              <w:fldChar w:fldCharType="end"/>
                            </w:r>
                            <w:r>
                              <w:rPr>
                                <w:i w:val="0"/>
                                <w:sz w:val="20"/>
                                <w:szCs w:val="20"/>
                              </w:rPr>
                              <w:t>.</w:t>
                            </w:r>
                          </w:p>
                          <w:p w14:paraId="5D7692B3" w14:textId="6860CEF5" w:rsidR="009B5BF9" w:rsidRPr="00394E06" w:rsidRDefault="009B5BF9"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2" o:spid="_x0000_s1029" type="#_x0000_t202" style="position:absolute;left:0;text-align:left;margin-left:420.3pt;margin-top:-85.7pt;width:95.25pt;height:84.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" stroked="f">
                <v:textbox inset="0,0,0,0">
                  <w:txbxContent>
                    <w:p w14:paraId="3565D093" w14:textId="77777777" w:rsidR="009B5BF9" w:rsidRDefault="009B5BF9"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Pr>
                          <w:i w:val="0"/>
                          <w:noProof/>
                          <w:sz w:val="20"/>
                          <w:szCs w:val="20"/>
                        </w:rPr>
                        <w:t>1</w:t>
                      </w:r>
                      <w:r w:rsidRPr="00394E06">
                        <w:rPr>
                          <w:i w:val="0"/>
                          <w:noProof/>
                          <w:sz w:val="20"/>
                          <w:szCs w:val="20"/>
                        </w:rPr>
                        <w:fldChar w:fldCharType="end"/>
                      </w:r>
                      <w:r>
                        <w:rPr>
                          <w:i w:val="0"/>
                          <w:sz w:val="20"/>
                          <w:szCs w:val="20"/>
                        </w:rPr>
                        <w:t>.</w:t>
                      </w:r>
                    </w:p>
                    <w:p w14:paraId="5D7692B3" w14:textId="6860CEF5" w:rsidR="009B5BF9" w:rsidRPr="00394E06" w:rsidRDefault="009B5BF9"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v:textbox>
                <w10:wrap type="topAndBottom"/>
              </v:shape>
            </w:pict>
          </mc:Fallback>
        </mc:AlternateContent>
      </w:r>
      <w:bookmarkEnd w:id="216"/>
      <w:bookmarkEnd w:id="217"/>
    </w:p>
    <w:p w14:paraId="2D9EF958" w14:textId="7520F76A" w:rsidR="00D02AEF" w:rsidRDefault="00905B55" w:rsidP="00422296">
      <w:pPr>
        <w:pStyle w:val="TTCuerpoIndentado"/>
        <w:numPr>
          <w:ilvl w:val="0"/>
          <w:numId w:val="5"/>
        </w:numPr>
      </w:pPr>
      <w:r>
        <w:t>Magnetómetro:</w:t>
      </w:r>
      <w:r w:rsidR="005D2313">
        <w:t xml:space="preserve"> Los magnetómetros miden </w:t>
      </w:r>
      <w:r w:rsidR="005346EC">
        <w:t xml:space="preserve">intensidad </w:t>
      </w:r>
      <w:r w:rsidR="005D2313">
        <w:t xml:space="preserve">y dirección de campos magnéticos.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r w:rsidR="005D2313" w:rsidRPr="00C82865">
        <w:rPr>
          <w:i/>
        </w:rPr>
        <w:t>heading</w:t>
      </w:r>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46D079B6" w14:textId="1FAFE01A" w:rsidR="00D02AEF" w:rsidRDefault="000651A7" w:rsidP="00D02AEF">
      <w:pPr>
        <w:pStyle w:val="TTCuerpoIndentado"/>
        <w:ind w:left="644" w:firstLine="0"/>
      </w:pPr>
      <w:r>
        <w:rPr>
          <w:noProof/>
          <w:lang w:val="en-US" w:eastAsia="en-US"/>
        </w:rPr>
        <mc:AlternateContent>
          <mc:Choice Requires="wps">
            <w:drawing>
              <wp:anchor distT="0" distB="0" distL="114300" distR="114300" simplePos="0" relativeHeight="251659776" behindDoc="0" locked="0" layoutInCell="1" allowOverlap="1" wp14:anchorId="60BEADC7" wp14:editId="530FC971">
                <wp:simplePos x="0" y="0"/>
                <wp:positionH relativeFrom="column">
                  <wp:posOffset>-1337310</wp:posOffset>
                </wp:positionH>
                <wp:positionV relativeFrom="paragraph">
                  <wp:posOffset>2080260</wp:posOffset>
                </wp:positionV>
                <wp:extent cx="1202690" cy="685800"/>
                <wp:effectExtent l="635" t="0" r="0" b="0"/>
                <wp:wrapTopAndBottom/>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46A96A" w14:textId="77777777" w:rsidR="009B5BF9" w:rsidRPr="00394E06" w:rsidRDefault="009B5BF9" w:rsidP="00394E06">
                            <w:pPr>
                              <w:pStyle w:val="fig"/>
                              <w:spacing w:after="0"/>
                              <w:jc w:val="both"/>
                              <w:rPr>
                                <w:b/>
                                <w:i w:val="0"/>
                                <w:sz w:val="20"/>
                                <w:szCs w:val="20"/>
                              </w:rPr>
                            </w:pPr>
                            <w:bookmarkStart w:id="218" w:name="_Ref404129977"/>
                            <w:bookmarkStart w:id="219"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4</w:t>
                            </w:r>
                            <w:r w:rsidRPr="00394E06">
                              <w:rPr>
                                <w:b/>
                                <w:i w:val="0"/>
                                <w:noProof/>
                                <w:sz w:val="20"/>
                                <w:szCs w:val="20"/>
                              </w:rPr>
                              <w:fldChar w:fldCharType="end"/>
                            </w:r>
                            <w:bookmarkEnd w:id="218"/>
                            <w:r w:rsidRPr="00394E06">
                              <w:rPr>
                                <w:b/>
                                <w:i w:val="0"/>
                                <w:sz w:val="20"/>
                                <w:szCs w:val="20"/>
                              </w:rPr>
                              <w:t>.</w:t>
                            </w:r>
                          </w:p>
                          <w:p w14:paraId="0E1D8642" w14:textId="77DE3E31" w:rsidR="009B5BF9" w:rsidRPr="00394E06" w:rsidRDefault="009B5BF9"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Varesano, 2011).</w:t>
                            </w:r>
                            <w:bookmarkEnd w:id="21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EADC7" id="Text Box 16" o:spid="_x0000_s1030" type="#_x0000_t202" style="position:absolute;left:0;text-align:left;margin-left:-105.3pt;margin-top:163.8pt;width:94.7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xlLfgIAAAg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" stroked="f">
                <v:textbox inset="0,0,0,0">
                  <w:txbxContent>
                    <w:p w14:paraId="7E46A96A" w14:textId="77777777" w:rsidR="009B5BF9" w:rsidRPr="00394E06" w:rsidRDefault="009B5BF9" w:rsidP="00394E06">
                      <w:pPr>
                        <w:pStyle w:val="fig"/>
                        <w:spacing w:after="0"/>
                        <w:jc w:val="both"/>
                        <w:rPr>
                          <w:b/>
                          <w:i w:val="0"/>
                          <w:sz w:val="20"/>
                          <w:szCs w:val="20"/>
                        </w:rPr>
                      </w:pPr>
                      <w:bookmarkStart w:id="220" w:name="_Ref404129977"/>
                      <w:bookmarkStart w:id="221"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4</w:t>
                      </w:r>
                      <w:r w:rsidRPr="00394E06">
                        <w:rPr>
                          <w:b/>
                          <w:i w:val="0"/>
                          <w:noProof/>
                          <w:sz w:val="20"/>
                          <w:szCs w:val="20"/>
                        </w:rPr>
                        <w:fldChar w:fldCharType="end"/>
                      </w:r>
                      <w:bookmarkEnd w:id="220"/>
                      <w:r w:rsidRPr="00394E06">
                        <w:rPr>
                          <w:b/>
                          <w:i w:val="0"/>
                          <w:sz w:val="20"/>
                          <w:szCs w:val="20"/>
                        </w:rPr>
                        <w:t>.</w:t>
                      </w:r>
                    </w:p>
                    <w:p w14:paraId="0E1D8642" w14:textId="77DE3E31" w:rsidR="009B5BF9" w:rsidRPr="00394E06" w:rsidRDefault="009B5BF9"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Varesano, 2011).</w:t>
                      </w:r>
                      <w:bookmarkEnd w:id="221"/>
                    </w:p>
                  </w:txbxContent>
                </v:textbox>
                <w10:wrap type="topAndBottom"/>
              </v:shape>
            </w:pict>
          </mc:Fallback>
        </mc:AlternateContent>
      </w:r>
      <w:r w:rsidR="00857942">
        <w:rPr>
          <w:noProof/>
          <w:lang w:val="en-US" w:eastAsia="en-US"/>
        </w:rPr>
        <w:drawing>
          <wp:anchor distT="0" distB="0" distL="114300" distR="114300" simplePos="0" relativeHeight="251652608" behindDoc="0" locked="0" layoutInCell="1" allowOverlap="1" wp14:anchorId="1262570D" wp14:editId="30395059">
            <wp:simplePos x="0" y="0"/>
            <wp:positionH relativeFrom="column">
              <wp:posOffset>425450</wp:posOffset>
            </wp:positionH>
            <wp:positionV relativeFrom="paragraph">
              <wp:posOffset>607060</wp:posOffset>
            </wp:positionV>
            <wp:extent cx="4465955" cy="2349500"/>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5955" cy="2349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02AEF">
        <w:t xml:space="preserve">La </w:t>
      </w:r>
      <w:r w:rsidR="00344B2F">
        <w:fldChar w:fldCharType="begin"/>
      </w:r>
      <w:r w:rsidR="00344B2F">
        <w:instrText xml:space="preserve"> REF _Ref404129850 </w:instrText>
      </w:r>
      <w:r w:rsidR="00344B2F">
        <w:fldChar w:fldCharType="separate"/>
      </w:r>
      <w:r w:rsidR="00394E06">
        <w:t xml:space="preserve">Tabla </w:t>
      </w:r>
      <w:r w:rsidR="00394E06">
        <w:rPr>
          <w:noProof/>
        </w:rPr>
        <w:t>1</w:t>
      </w:r>
      <w:r w:rsidR="00344B2F">
        <w:rPr>
          <w:noProof/>
        </w:rPr>
        <w:fldChar w:fldCharType="end"/>
      </w:r>
      <w:r w:rsidR="00394E06">
        <w:t xml:space="preserve"> </w:t>
      </w:r>
      <w:r w:rsidR="00D02AEF">
        <w:t>resume las ecuaciones que se pueden utilizar para usar el magnetómetro como comp</w:t>
      </w:r>
      <w:r w:rsidR="005346EC">
        <w:t>á</w:t>
      </w:r>
      <w:r w:rsidR="00D02AEF">
        <w:t>s, permitiendo realizar mediciones en el marco de referencia de la Tierra (respecto al norte magnético).</w:t>
      </w:r>
    </w:p>
    <w:p w14:paraId="516FB413" w14:textId="70321D49" w:rsidR="004E45A7" w:rsidRDefault="004E45A7" w:rsidP="004E45A7">
      <w:pPr>
        <w:pStyle w:val="TTCuerpoIndentado"/>
        <w:ind w:left="644" w:firstLine="0"/>
      </w:pPr>
    </w:p>
    <w:p w14:paraId="141CB599" w14:textId="2CC59273" w:rsidR="00D02AEF" w:rsidRDefault="00D02AEF" w:rsidP="00CD216C">
      <w:pPr>
        <w:pStyle w:val="TTCuerpoIndentado"/>
        <w:numPr>
          <w:ilvl w:val="0"/>
          <w:numId w:val="5"/>
        </w:numPr>
      </w:pPr>
      <w:r>
        <w:t>(</w:t>
      </w:r>
      <w:r w:rsidRPr="00D02AEF">
        <w:rPr>
          <w:i/>
        </w:rPr>
        <w:t>Microelectromechanical</w:t>
      </w:r>
      <w:r>
        <w:t xml:space="preserve"> </w:t>
      </w:r>
      <w:r w:rsidRPr="00D02AEF">
        <w:rPr>
          <w:i/>
        </w:rPr>
        <w:t>Systems</w:t>
      </w:r>
      <w:r>
        <w:t>)</w:t>
      </w:r>
      <w:r w:rsidR="00EF0413">
        <w:t>:</w:t>
      </w:r>
      <w:r>
        <w:t xml:space="preserve"> los sistemas electromecánicos combinan dispositivos mecánicos miniaturizados y componentes electrónicos para formar dispositivos 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FD4109">
        <w:t>Figura</w:t>
      </w:r>
      <w:r w:rsidR="00603157">
        <w:fldChar w:fldCharType="begin"/>
      </w:r>
      <w:r w:rsidR="00603157">
        <w:instrText xml:space="preserve"> REF _Ref404130855 \h </w:instrText>
      </w:r>
      <w:r w:rsidR="00603157">
        <w:fldChar w:fldCharType="separate"/>
      </w:r>
      <w:r w:rsidR="00CA29B9">
        <w:t xml:space="preserve"> </w:t>
      </w:r>
      <w:r w:rsidR="00CA29B9">
        <w:rPr>
          <w:noProof/>
        </w:rPr>
        <w:t>5</w:t>
      </w:r>
      <w:r w:rsidR="00603157">
        <w:fldChar w:fldCharType="end"/>
      </w:r>
      <w:r w:rsidR="00603157">
        <w:t xml:space="preserve"> </w:t>
      </w:r>
      <w:r>
        <w:t>muestra algunos de los componentes que pueden ser integrados en menos de 1mm.</w:t>
      </w:r>
    </w:p>
    <w:p w14:paraId="67F697A2" w14:textId="1839F2BD" w:rsidR="00394E06" w:rsidRDefault="000651A7" w:rsidP="00394E06">
      <w:pPr>
        <w:pStyle w:val="TTCuerpoIndentado"/>
        <w:ind w:left="644" w:firstLine="0"/>
      </w:pPr>
      <w:r>
        <w:rPr>
          <w:noProof/>
          <w:lang w:val="en-US" w:eastAsia="en-US"/>
        </w:rPr>
        <w:lastRenderedPageBreak/>
        <mc:AlternateContent>
          <mc:Choice Requires="wps">
            <w:drawing>
              <wp:anchor distT="0" distB="0" distL="114300" distR="114300" simplePos="0" relativeHeight="251674112" behindDoc="0" locked="0" layoutInCell="1" allowOverlap="1" wp14:anchorId="65C4D87A" wp14:editId="770865E5">
                <wp:simplePos x="0" y="0"/>
                <wp:positionH relativeFrom="column">
                  <wp:posOffset>-1337310</wp:posOffset>
                </wp:positionH>
                <wp:positionV relativeFrom="paragraph">
                  <wp:posOffset>533400</wp:posOffset>
                </wp:positionV>
                <wp:extent cx="1202690" cy="2114550"/>
                <wp:effectExtent l="635" t="0" r="0" b="3175"/>
                <wp:wrapTopAndBottom/>
                <wp:docPr id="3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2114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B2AC0C" w14:textId="77777777" w:rsidR="009B5BF9" w:rsidRPr="00FD4109" w:rsidRDefault="009B5BF9" w:rsidP="00FD4109">
                            <w:pPr>
                              <w:pStyle w:val="fig"/>
                              <w:pBdr>
                                <w:bottom w:val="single" w:sz="8" w:space="1" w:color="auto"/>
                              </w:pBdr>
                              <w:spacing w:after="0"/>
                              <w:jc w:val="both"/>
                              <w:rPr>
                                <w:b/>
                                <w:i w:val="0"/>
                                <w:sz w:val="20"/>
                                <w:szCs w:val="20"/>
                              </w:rPr>
                            </w:pPr>
                            <w:bookmarkStart w:id="222" w:name="_Ref404130855"/>
                            <w:bookmarkStart w:id="223"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Pr="00FD4109">
                              <w:rPr>
                                <w:b/>
                                <w:i w:val="0"/>
                                <w:noProof/>
                                <w:sz w:val="20"/>
                                <w:szCs w:val="20"/>
                              </w:rPr>
                              <w:t>5</w:t>
                            </w:r>
                            <w:r w:rsidRPr="00FD4109">
                              <w:rPr>
                                <w:b/>
                                <w:i w:val="0"/>
                                <w:noProof/>
                                <w:sz w:val="20"/>
                                <w:szCs w:val="20"/>
                              </w:rPr>
                              <w:fldChar w:fldCharType="end"/>
                            </w:r>
                            <w:bookmarkEnd w:id="222"/>
                            <w:r w:rsidRPr="00FD4109">
                              <w:rPr>
                                <w:b/>
                                <w:i w:val="0"/>
                                <w:sz w:val="20"/>
                                <w:szCs w:val="20"/>
                              </w:rPr>
                              <w:t>.</w:t>
                            </w:r>
                          </w:p>
                          <w:p w14:paraId="5ADE864F" w14:textId="537EFC22" w:rsidR="009B5BF9" w:rsidRPr="00FD4109" w:rsidRDefault="009B5BF9"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Varesano, 2011).</w:t>
                            </w:r>
                            <w:bookmarkEnd w:id="22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4D87A" id="Text Box 37" o:spid="_x0000_s1031" type="#_x0000_t202" style="position:absolute;left:0;text-align:left;margin-left:-105.3pt;margin-top:42pt;width:94.7pt;height:166.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8GtfwIAAAk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" stroked="f">
                <v:textbox inset="0,0,0,0">
                  <w:txbxContent>
                    <w:p w14:paraId="1AB2AC0C" w14:textId="77777777" w:rsidR="009B5BF9" w:rsidRPr="00FD4109" w:rsidRDefault="009B5BF9" w:rsidP="00FD4109">
                      <w:pPr>
                        <w:pStyle w:val="fig"/>
                        <w:pBdr>
                          <w:bottom w:val="single" w:sz="8" w:space="1" w:color="auto"/>
                        </w:pBdr>
                        <w:spacing w:after="0"/>
                        <w:jc w:val="both"/>
                        <w:rPr>
                          <w:b/>
                          <w:i w:val="0"/>
                          <w:sz w:val="20"/>
                          <w:szCs w:val="20"/>
                        </w:rPr>
                      </w:pPr>
                      <w:bookmarkStart w:id="224" w:name="_Ref404130855"/>
                      <w:bookmarkStart w:id="225"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Pr="00FD4109">
                        <w:rPr>
                          <w:b/>
                          <w:i w:val="0"/>
                          <w:noProof/>
                          <w:sz w:val="20"/>
                          <w:szCs w:val="20"/>
                        </w:rPr>
                        <w:t>5</w:t>
                      </w:r>
                      <w:r w:rsidRPr="00FD4109">
                        <w:rPr>
                          <w:b/>
                          <w:i w:val="0"/>
                          <w:noProof/>
                          <w:sz w:val="20"/>
                          <w:szCs w:val="20"/>
                        </w:rPr>
                        <w:fldChar w:fldCharType="end"/>
                      </w:r>
                      <w:bookmarkEnd w:id="224"/>
                      <w:r w:rsidRPr="00FD4109">
                        <w:rPr>
                          <w:b/>
                          <w:i w:val="0"/>
                          <w:sz w:val="20"/>
                          <w:szCs w:val="20"/>
                        </w:rPr>
                        <w:t>.</w:t>
                      </w:r>
                    </w:p>
                    <w:p w14:paraId="5ADE864F" w14:textId="537EFC22" w:rsidR="009B5BF9" w:rsidRPr="00FD4109" w:rsidRDefault="009B5BF9"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Varesano, 2011).</w:t>
                      </w:r>
                      <w:bookmarkEnd w:id="225"/>
                    </w:p>
                  </w:txbxContent>
                </v:textbox>
                <w10:wrap type="topAndBottom"/>
              </v:shape>
            </w:pict>
          </mc:Fallback>
        </mc:AlternateContent>
      </w:r>
      <w:r w:rsidR="00FD4109">
        <w:rPr>
          <w:noProof/>
          <w:lang w:val="en-US" w:eastAsia="en-US"/>
        </w:rPr>
        <w:drawing>
          <wp:anchor distT="0" distB="0" distL="114300" distR="114300" simplePos="0" relativeHeight="251675136" behindDoc="0" locked="0" layoutInCell="1" allowOverlap="1" wp14:anchorId="4E3A36B4" wp14:editId="4D14763F">
            <wp:simplePos x="0" y="0"/>
            <wp:positionH relativeFrom="column">
              <wp:posOffset>595630</wp:posOffset>
            </wp:positionH>
            <wp:positionV relativeFrom="paragraph">
              <wp:posOffset>196215</wp:posOffset>
            </wp:positionV>
            <wp:extent cx="4006850" cy="2491740"/>
            <wp:effectExtent l="0" t="0" r="0" b="0"/>
            <wp:wrapTopAndBottom/>
            <wp:docPr id="6" name="Imagen 6" descr="E:\Pictures\m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em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06850" cy="2491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ADB506" w14:textId="7C9EA630" w:rsidR="005D2313" w:rsidRDefault="005D2313" w:rsidP="00CD216C">
      <w:pPr>
        <w:pStyle w:val="TTCuerpoIndentado"/>
        <w:numPr>
          <w:ilvl w:val="0"/>
          <w:numId w:val="5"/>
        </w:numPr>
      </w:pPr>
      <w:r>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r w:rsidRPr="00C82865">
        <w:rPr>
          <w:i/>
        </w:rPr>
        <w:t>Degree of Freedom</w:t>
      </w:r>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1F7FA5EB" w:rsidR="003475CC" w:rsidRDefault="003475CC" w:rsidP="003475CC">
      <w:pPr>
        <w:pStyle w:val="TTCuerpoIndentado"/>
        <w:ind w:left="644" w:firstLine="0"/>
      </w:pPr>
    </w:p>
    <w:p w14:paraId="1F79E404" w14:textId="42F6D695" w:rsidR="00075073" w:rsidRDefault="00075073" w:rsidP="00CD216C">
      <w:pPr>
        <w:pStyle w:val="TTCuerpoIndentado"/>
        <w:numPr>
          <w:ilvl w:val="0"/>
          <w:numId w:val="5"/>
        </w:numPr>
      </w:pPr>
      <w:r>
        <w:t>IMU (</w:t>
      </w:r>
      <w:r w:rsidRPr="00905983">
        <w:rPr>
          <w:i/>
        </w:rPr>
        <w:t>Inertial Measurement Unit</w:t>
      </w:r>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1B7082E5" w:rsidR="00075073" w:rsidRDefault="00075073" w:rsidP="00CD216C">
      <w:pPr>
        <w:pStyle w:val="TTCuerpoIndentado"/>
        <w:numPr>
          <w:ilvl w:val="1"/>
          <w:numId w:val="5"/>
        </w:numPr>
      </w:pPr>
      <w:r>
        <w:t>IMU 3DOF: IMU compuesto por un acelerómetro de 3 ejes.</w:t>
      </w:r>
    </w:p>
    <w:p w14:paraId="28F6B946" w14:textId="42C66AAD"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17E3A06B"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66DAA618" w14:textId="673BF30B" w:rsidR="003475CC" w:rsidRDefault="004E381D" w:rsidP="00857942">
      <w:pPr>
        <w:pStyle w:val="TTCuerpoIndentado"/>
        <w:numPr>
          <w:ilvl w:val="1"/>
          <w:numId w:val="5"/>
        </w:numPr>
      </w:pPr>
      <w:r>
        <w:t xml:space="preserve">IMU 10DOF: </w:t>
      </w:r>
      <w:r w:rsidR="00075073">
        <w:t xml:space="preserve">IMU 9DOF </w:t>
      </w:r>
      <w:r>
        <w:t xml:space="preserve">adicionado a </w:t>
      </w:r>
      <w:r w:rsidR="00075073">
        <w:t>un barómetro.</w:t>
      </w:r>
    </w:p>
    <w:p w14:paraId="37540160" w14:textId="77777777" w:rsidR="00FD4109" w:rsidRDefault="00FD4109" w:rsidP="00FD4109">
      <w:pPr>
        <w:pStyle w:val="TTCuerpoIndentado"/>
        <w:ind w:left="1080" w:firstLine="0"/>
      </w:pPr>
    </w:p>
    <w:p w14:paraId="7CFA97FA" w14:textId="2D5F35CD" w:rsidR="004A41D6" w:rsidRDefault="00905B55" w:rsidP="00CD216C">
      <w:pPr>
        <w:pStyle w:val="TTCuerpoIndentado"/>
        <w:numPr>
          <w:ilvl w:val="0"/>
          <w:numId w:val="5"/>
        </w:numPr>
      </w:pPr>
      <w:r>
        <w:t>Fusión de sensores:</w:t>
      </w:r>
      <w:r w:rsidR="004A41D6">
        <w:t xml:space="preserve"> las ecuaciones </w:t>
      </w:r>
      <w:r w:rsidR="00E61470">
        <w:t>de la</w:t>
      </w:r>
      <w:r w:rsidR="00C53757">
        <w:t xml:space="preserve"> T</w:t>
      </w:r>
      <w:r w:rsidR="00E61470">
        <w:t>abla 1</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r w:rsidR="005346EC">
        <w:t>,</w:t>
      </w:r>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7F5CE421" w:rsidR="00A06EE5" w:rsidRDefault="004A41D6" w:rsidP="00CD216C">
      <w:pPr>
        <w:pStyle w:val="TTCuerpoIndentado"/>
        <w:numPr>
          <w:ilvl w:val="1"/>
          <w:numId w:val="5"/>
        </w:numPr>
      </w:pPr>
      <w:r>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r w:rsidRPr="004A41D6">
        <w:rPr>
          <w:i/>
        </w:rPr>
        <w:t>yaw</w:t>
      </w:r>
      <w:r>
        <w:t>.</w:t>
      </w:r>
    </w:p>
    <w:p w14:paraId="6371263D" w14:textId="0C976559"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r w:rsidR="000E0BA9">
        <w:t>á</w:t>
      </w:r>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r w:rsidR="004A41D6" w:rsidRPr="004A41D6">
        <w:rPr>
          <w:i/>
        </w:rPr>
        <w:t>yaw</w:t>
      </w:r>
      <w:r w:rsidR="004A41D6">
        <w:t xml:space="preserve"> o </w:t>
      </w:r>
      <w:r w:rsidR="004A41D6" w:rsidRPr="004A41D6">
        <w:rPr>
          <w:i/>
        </w:rPr>
        <w:t>heading</w:t>
      </w:r>
      <w:r w:rsidR="004A41D6">
        <w:t xml:space="preserve"> respecto con un marco de referencia en la tierra.</w:t>
      </w:r>
    </w:p>
    <w:p w14:paraId="211ED465" w14:textId="77777777" w:rsidR="004A41D6" w:rsidRDefault="004A41D6" w:rsidP="004A41D6">
      <w:pPr>
        <w:pStyle w:val="TTCuerpoIndentado"/>
        <w:ind w:left="644" w:firstLine="0"/>
      </w:pPr>
    </w:p>
    <w:p w14:paraId="06AEB4FA" w14:textId="77777777" w:rsidR="00394E06" w:rsidRDefault="004A41D6" w:rsidP="00F612E9">
      <w:pPr>
        <w:pStyle w:val="TTCuerpoIndentado"/>
        <w:ind w:left="644" w:firstLine="0"/>
      </w:pPr>
      <w:r>
        <w:lastRenderedPageBreak/>
        <w:t xml:space="preserve">Es posible, entonces, determinar las relaciones que muestra la </w:t>
      </w:r>
      <w:r w:rsidR="000E0BA9">
        <w:t>ecuaciones</w:t>
      </w:r>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ción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B01176">
        <w:fldChar w:fldCharType="begin"/>
      </w:r>
      <w:r w:rsidR="00B01176">
        <w:instrText xml:space="preserve"> REF _Ref404132728 \h </w:instrText>
      </w:r>
      <w:r w:rsidR="00B01176">
        <w:fldChar w:fldCharType="separate"/>
      </w:r>
      <w:r w:rsidR="00CA29B9">
        <w:t xml:space="preserve">Figura </w:t>
      </w:r>
      <w:r w:rsidR="00CA29B9">
        <w:rPr>
          <w:noProof/>
        </w:rPr>
        <w:t>6</w:t>
      </w:r>
      <w:r w:rsidR="00B01176">
        <w:fldChar w:fldCharType="end"/>
      </w:r>
      <w:r w:rsidR="00B14CBB">
        <w:t xml:space="preserve"> muestra esquemáticamente como se realiza la fusión de los sensores.</w:t>
      </w:r>
    </w:p>
    <w:p w14:paraId="5C521210" w14:textId="500D3C21" w:rsidR="00F612E9" w:rsidRDefault="00F612E9" w:rsidP="00F612E9">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3"/>
        <w:gridCol w:w="1121"/>
      </w:tblGrid>
      <w:tr w:rsidR="00F612E9" w14:paraId="5CA2237E" w14:textId="77777777" w:rsidTr="00F612E9">
        <w:tc>
          <w:tcPr>
            <w:tcW w:w="4303" w:type="pct"/>
            <w:vAlign w:val="center"/>
          </w:tcPr>
          <w:p w14:paraId="6A582D25" w14:textId="53387AB4" w:rsidR="00F612E9" w:rsidRDefault="009B5BF9"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7D5FC83A" w:rsidR="004A41D6" w:rsidRPr="00082201" w:rsidRDefault="004A41D6" w:rsidP="00F612E9">
      <w:pPr>
        <w:pStyle w:val="TTCuerpoIndentado"/>
        <w:ind w:left="644" w:firstLine="0"/>
      </w:pPr>
    </w:p>
    <w:p w14:paraId="71A1605D" w14:textId="7D6CAFC5"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es posible disminuir el error de cada uno de los sensores. El proceso de ponderar apropiadamente los sensores se conoce como filtro complementario, y consiste en asignar diferentes ponderaciones a la postura calculada por cada sensor. Sin embargo, el filtro complementario no permite predicciones ni estimaciones del error introducido por cada sensor. Entonces, es necesario un filtro más robusto y que permita predecir el error para compensarlo, y el principal candidato es el filtro Kalman.</w:t>
      </w:r>
    </w:p>
    <w:p w14:paraId="4FBB7233" w14:textId="605C6BF4" w:rsidR="007621E9" w:rsidRDefault="000651A7" w:rsidP="00C82865">
      <w:pPr>
        <w:pStyle w:val="TTCuerpoIndentado"/>
        <w:ind w:left="644" w:firstLine="0"/>
      </w:pPr>
      <w:r>
        <w:rPr>
          <w:noProof/>
          <w:lang w:val="en-US" w:eastAsia="en-US"/>
        </w:rPr>
        <mc:AlternateContent>
          <mc:Choice Requires="wps">
            <w:drawing>
              <wp:anchor distT="0" distB="0" distL="114300" distR="114300" simplePos="0" relativeHeight="251661824" behindDoc="0" locked="0" layoutInCell="1" allowOverlap="1" wp14:anchorId="3903756A" wp14:editId="4BC1AED1">
                <wp:simplePos x="0" y="0"/>
                <wp:positionH relativeFrom="column">
                  <wp:posOffset>-1417320</wp:posOffset>
                </wp:positionH>
                <wp:positionV relativeFrom="paragraph">
                  <wp:posOffset>3267710</wp:posOffset>
                </wp:positionV>
                <wp:extent cx="1346200" cy="615950"/>
                <wp:effectExtent l="0" t="0" r="0" b="3175"/>
                <wp:wrapTopAndBottom/>
                <wp:docPr id="3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34A785" w14:textId="77777777" w:rsidR="009B5BF9" w:rsidRPr="00394E06" w:rsidRDefault="009B5BF9" w:rsidP="00394E06">
                            <w:pPr>
                              <w:pStyle w:val="fig"/>
                              <w:spacing w:after="0"/>
                              <w:jc w:val="both"/>
                              <w:rPr>
                                <w:b/>
                                <w:i w:val="0"/>
                                <w:sz w:val="20"/>
                                <w:szCs w:val="20"/>
                              </w:rPr>
                            </w:pPr>
                            <w:bookmarkStart w:id="226"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6</w:t>
                            </w:r>
                            <w:r w:rsidRPr="00394E06">
                              <w:rPr>
                                <w:b/>
                                <w:i w:val="0"/>
                                <w:noProof/>
                                <w:sz w:val="20"/>
                                <w:szCs w:val="20"/>
                              </w:rPr>
                              <w:fldChar w:fldCharType="end"/>
                            </w:r>
                            <w:bookmarkEnd w:id="226"/>
                            <w:r w:rsidRPr="00394E06">
                              <w:rPr>
                                <w:b/>
                                <w:i w:val="0"/>
                                <w:sz w:val="20"/>
                                <w:szCs w:val="20"/>
                              </w:rPr>
                              <w:t>.</w:t>
                            </w:r>
                          </w:p>
                          <w:p w14:paraId="54BC32DB" w14:textId="1C0B7C4D" w:rsidR="009B5BF9" w:rsidRPr="00394E06" w:rsidRDefault="009B5BF9"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03756A" id="Text Box 21" o:spid="_x0000_s1032" type="#_x0000_t202" style="position:absolute;left:0;text-align:left;margin-left:-111.6pt;margin-top:257.3pt;width:106pt;height:4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" stroked="f">
                <v:textbox inset="0,0,0,0">
                  <w:txbxContent>
                    <w:p w14:paraId="4134A785" w14:textId="77777777" w:rsidR="009B5BF9" w:rsidRPr="00394E06" w:rsidRDefault="009B5BF9" w:rsidP="00394E06">
                      <w:pPr>
                        <w:pStyle w:val="fig"/>
                        <w:spacing w:after="0"/>
                        <w:jc w:val="both"/>
                        <w:rPr>
                          <w:b/>
                          <w:i w:val="0"/>
                          <w:sz w:val="20"/>
                          <w:szCs w:val="20"/>
                        </w:rPr>
                      </w:pPr>
                      <w:bookmarkStart w:id="227"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6</w:t>
                      </w:r>
                      <w:r w:rsidRPr="00394E06">
                        <w:rPr>
                          <w:b/>
                          <w:i w:val="0"/>
                          <w:noProof/>
                          <w:sz w:val="20"/>
                          <w:szCs w:val="20"/>
                        </w:rPr>
                        <w:fldChar w:fldCharType="end"/>
                      </w:r>
                      <w:bookmarkEnd w:id="227"/>
                      <w:r w:rsidRPr="00394E06">
                        <w:rPr>
                          <w:b/>
                          <w:i w:val="0"/>
                          <w:sz w:val="20"/>
                          <w:szCs w:val="20"/>
                        </w:rPr>
                        <w:t>.</w:t>
                      </w:r>
                    </w:p>
                    <w:p w14:paraId="54BC32DB" w14:textId="1C0B7C4D" w:rsidR="009B5BF9" w:rsidRPr="00394E06" w:rsidRDefault="009B5BF9"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v:textbox>
                <w10:wrap type="topAndBottom"/>
              </v:shape>
            </w:pict>
          </mc:Fallback>
        </mc:AlternateContent>
      </w:r>
      <w:r w:rsidR="00FD4109">
        <w:rPr>
          <w:noProof/>
          <w:lang w:val="en-US" w:eastAsia="en-US"/>
        </w:rPr>
        <w:drawing>
          <wp:anchor distT="0" distB="0" distL="114300" distR="114300" simplePos="0" relativeHeight="251648512" behindDoc="0" locked="0" layoutInCell="1" allowOverlap="1" wp14:anchorId="08D81578" wp14:editId="73824B89">
            <wp:simplePos x="0" y="0"/>
            <wp:positionH relativeFrom="column">
              <wp:posOffset>382270</wp:posOffset>
            </wp:positionH>
            <wp:positionV relativeFrom="paragraph">
              <wp:posOffset>259080</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F05C48" w14:textId="77777777" w:rsidR="00394E06" w:rsidRDefault="00394E06" w:rsidP="00C82865">
      <w:pPr>
        <w:pStyle w:val="TTCuerpoIndentado"/>
        <w:ind w:left="644" w:firstLine="0"/>
      </w:pPr>
    </w:p>
    <w:p w14:paraId="150C2CF9" w14:textId="77777777" w:rsidR="004106E4" w:rsidRDefault="004106E4" w:rsidP="00C82865">
      <w:pPr>
        <w:pStyle w:val="TTCuerpoIndentado"/>
        <w:ind w:left="644" w:firstLine="0"/>
      </w:pPr>
    </w:p>
    <w:p w14:paraId="57885828" w14:textId="2FC3DCE5" w:rsidR="007621E9" w:rsidRDefault="007621E9" w:rsidP="00C82865">
      <w:pPr>
        <w:pStyle w:val="TTCuerpoIndentado"/>
        <w:ind w:left="644" w:firstLine="0"/>
      </w:pPr>
      <w:r>
        <w:lastRenderedPageBreak/>
        <w:t xml:space="preserve">El filtro Kalman es un algoritmo recursivo de datos, que busca estimar los estados en forma óptima, minimizando el error cuadrático medio. El filtro Kalman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r w:rsidR="00ED2EB2">
        <w:t xml:space="preserve">7 y 8, </w:t>
      </w:r>
      <w:r>
        <w:t>donde:</w:t>
      </w:r>
    </w:p>
    <w:p w14:paraId="52F8730B" w14:textId="59D7AF2D" w:rsidR="007621E9" w:rsidRDefault="00D874BF" w:rsidP="00BC4B5E">
      <w:pPr>
        <w:pStyle w:val="TTCuerpoIndentado"/>
        <w:numPr>
          <w:ilvl w:val="0"/>
          <w:numId w:val="11"/>
        </w:numPr>
      </w:pPr>
      <m:oMath>
        <m:r>
          <w:rPr>
            <w:rFonts w:ascii="Cambria Math" w:hAnsi="Cambria Math"/>
          </w:rPr>
          <m:t>A</m:t>
        </m:r>
      </m:oMath>
      <w:r w:rsidR="007621E9">
        <w:t xml:space="preserve">, </w:t>
      </w:r>
      <m:oMath>
        <m:r>
          <w:rPr>
            <w:rFonts w:ascii="Cambria Math" w:hAnsi="Cambria Math"/>
          </w:rPr>
          <m:t>B</m:t>
        </m:r>
      </m:oMath>
      <w:r>
        <w:t>,</w:t>
      </w:r>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3E1418F5" w:rsidR="00D874BF" w:rsidRDefault="009B5BF9"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estimado</w:t>
      </w:r>
      <w:r w:rsidR="00ED2EB2">
        <w:t xml:space="preserve"> del sistema</w:t>
      </w:r>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4BCCE08A" w14:textId="14EBB376" w:rsidR="000A42BB" w:rsidRDefault="00AC1335" w:rsidP="000A42BB">
      <w:pPr>
        <w:pStyle w:val="TTCuerpoIndentado"/>
        <w:numPr>
          <w:ilvl w:val="0"/>
          <w:numId w:val="11"/>
        </w:numPr>
      </w:pPr>
      <m:oMath>
        <m:r>
          <w:rPr>
            <w:rFonts w:ascii="Cambria Math" w:hAnsi="Cambria Math"/>
          </w:rPr>
          <m:t>P(n)</m:t>
        </m:r>
      </m:oMath>
      <w:r>
        <w:t xml:space="preserve"> es la matriz de covarianza del error.</w:t>
      </w:r>
    </w:p>
    <w:p w14:paraId="2656C50C" w14:textId="77777777" w:rsidR="00FD4109" w:rsidRDefault="00FD4109" w:rsidP="00FD4109">
      <w:pPr>
        <w:pStyle w:val="TTCuerpoIndentado"/>
        <w:ind w:left="1364" w:firstLine="0"/>
      </w:pPr>
    </w:p>
    <w:p w14:paraId="253547EA" w14:textId="14EBB376" w:rsidR="007621E9" w:rsidRDefault="00AC1335" w:rsidP="00C2054A">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1005E64A" w14:textId="77777777" w:rsidR="00C2054A" w:rsidRDefault="00C2054A" w:rsidP="00C2054A">
      <w:pPr>
        <w:pStyle w:val="TTCuerpoIndentado"/>
        <w:ind w:left="360"/>
      </w:pPr>
    </w:p>
    <w:p w14:paraId="5338F64C" w14:textId="77777777" w:rsidR="00E61470" w:rsidRDefault="00E61470"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5"/>
        <w:gridCol w:w="779"/>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14961656" w14:textId="35127DDF" w:rsidR="0002080E" w:rsidRPr="002F3941" w:rsidRDefault="0002080E" w:rsidP="00394E06">
            <w:pPr>
              <w:pStyle w:val="TTCuerpoIndentado"/>
              <w:ind w:left="644" w:firstLine="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tc>
        <w:tc>
          <w:tcPr>
            <w:tcW w:w="484" w:type="pct"/>
            <w:vAlign w:val="center"/>
          </w:tcPr>
          <w:p w14:paraId="5CE38D86" w14:textId="207867D4" w:rsidR="0002080E" w:rsidRDefault="0002080E" w:rsidP="0002080E">
            <w:pPr>
              <w:pStyle w:val="TTCuerpoIndentado"/>
              <w:ind w:firstLine="0"/>
              <w:jc w:val="center"/>
            </w:pPr>
            <w:r>
              <w:t>(9)</w:t>
            </w:r>
          </w:p>
        </w:tc>
      </w:tr>
    </w:tbl>
    <w:p w14:paraId="60274D88" w14:textId="77777777" w:rsidR="00FD4109" w:rsidRDefault="00FD4109" w:rsidP="002F3941">
      <w:pPr>
        <w:pStyle w:val="TTCuerpoIndentado"/>
        <w:ind w:left="644" w:firstLine="220"/>
      </w:pPr>
    </w:p>
    <w:p w14:paraId="6676902B" w14:textId="18B945CB" w:rsidR="00F21D06" w:rsidRDefault="00B14CBB" w:rsidP="002F3941">
      <w:pPr>
        <w:pStyle w:val="TTCuerpoIndentado"/>
        <w:ind w:left="644" w:firstLine="220"/>
      </w:pPr>
      <w:r>
        <w:t>El filtro Kalman presenta una solución general, este tiene que ser adaptado a la problemática a enfrentar. Tal como se revisó en el estado del arte, respecto a los algoritmos de fusión, existen diferentes aplicaciones del filtro Kalman para la fusión de sensores IMU, principalmente, con diferencias en</w:t>
      </w:r>
      <w:r w:rsidR="00970D73">
        <w:t xml:space="preserve"> la estimación del error y la representación sobre la cual se realiza la estimación de la postu</w:t>
      </w:r>
      <w:r w:rsidR="00F21D06">
        <w:t>ra.</w:t>
      </w:r>
    </w:p>
    <w:p w14:paraId="6D22DE14" w14:textId="16B74DE5" w:rsidR="003475CC" w:rsidRDefault="00F21D06" w:rsidP="002F3941">
      <w:pPr>
        <w:pStyle w:val="TTCuerpoIndentado"/>
        <w:ind w:left="644" w:firstLine="220"/>
      </w:pPr>
      <w:r>
        <w:t>Sin embargo, el filtro Kalman requiere una alta carga computacional. Por este motivo, se han desarrolla</w:t>
      </w:r>
      <w:r w:rsidR="00ED2EB2">
        <w:t>do</w:t>
      </w:r>
      <w:r>
        <w:t xml:space="preserve"> algoritmos de fusión que tengan la simplicidad de un filtro complementario y la precisión del filtro Kalman. Sebastian Madgwick (2011) propuso un filtro utilizando gradientes descendientes, logrando cumplir con los requisitos expuestos. En este trabajo, este algoritmo de fusión se utilizará, debido a que se distribuye en forma libre a la comunidad </w:t>
      </w:r>
      <w:r w:rsidRPr="00F21D06">
        <w:rPr>
          <w:i/>
        </w:rPr>
        <w:t>open source</w:t>
      </w:r>
      <w:r>
        <w:t xml:space="preserve"> y es posible implementarlo en micro controladores </w:t>
      </w:r>
      <w:r w:rsidR="00ED2EB2">
        <w:t>con</w:t>
      </w:r>
      <w:r>
        <w:t xml:space="preserve"> bajo poder de cómputo.</w:t>
      </w:r>
    </w:p>
    <w:p w14:paraId="5B23C531" w14:textId="57EEBEE8" w:rsidR="00F21D06" w:rsidRDefault="000B65F5" w:rsidP="002F3941">
      <w:pPr>
        <w:pStyle w:val="TTCuerpoIndentado"/>
        <w:ind w:left="644" w:firstLine="220"/>
      </w:pPr>
      <w:r>
        <w:t xml:space="preserve">La </w:t>
      </w:r>
      <w:r w:rsidR="003509EA">
        <w:t xml:space="preserve">Figura </w:t>
      </w:r>
      <w:r w:rsidR="009D4742">
        <w:t>7</w:t>
      </w:r>
      <w:r w:rsidR="00B01176">
        <w:t xml:space="preserve"> </w:t>
      </w:r>
      <w:r>
        <w:t>muestra un diagrama en bloques del algoritmo de fusión. El algoritmo incluye etapas de corrección para la compensación de distorsiones magnéticas y los errores de integración (</w:t>
      </w:r>
      <w:r w:rsidRPr="000B65F5">
        <w:rPr>
          <w:i/>
        </w:rPr>
        <w:t>drift</w:t>
      </w:r>
      <w:r>
        <w:t>) para el giroscopio.</w:t>
      </w:r>
    </w:p>
    <w:p w14:paraId="6DAE8CAA" w14:textId="4E78B4B7" w:rsidR="003475CC" w:rsidRDefault="000651A7" w:rsidP="00F21D06">
      <w:pPr>
        <w:pStyle w:val="TTCuerpoIndentado"/>
        <w:ind w:left="644" w:firstLine="0"/>
      </w:pPr>
      <w:r>
        <w:rPr>
          <w:noProof/>
          <w:lang w:val="en-US" w:eastAsia="en-US"/>
        </w:rPr>
        <w:lastRenderedPageBreak/>
        <mc:AlternateContent>
          <mc:Choice Requires="wps">
            <w:drawing>
              <wp:anchor distT="0" distB="0" distL="114300" distR="114300" simplePos="0" relativeHeight="251660800" behindDoc="0" locked="0" layoutInCell="1" allowOverlap="1" wp14:anchorId="60DEDCA1" wp14:editId="482F0251">
                <wp:simplePos x="0" y="0"/>
                <wp:positionH relativeFrom="column">
                  <wp:posOffset>5318760</wp:posOffset>
                </wp:positionH>
                <wp:positionV relativeFrom="paragraph">
                  <wp:posOffset>816610</wp:posOffset>
                </wp:positionV>
                <wp:extent cx="1231900" cy="2540000"/>
                <wp:effectExtent l="0" t="3175" r="0" b="0"/>
                <wp:wrapTopAndBottom/>
                <wp:docPr id="3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54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02C2F5" w14:textId="77777777" w:rsidR="009B5BF9" w:rsidRPr="00EA0715" w:rsidRDefault="009B5BF9" w:rsidP="00EA0715">
                            <w:pPr>
                              <w:pStyle w:val="fig"/>
                              <w:pBdr>
                                <w:bottom w:val="single" w:sz="8" w:space="1" w:color="auto"/>
                              </w:pBdr>
                              <w:spacing w:after="0"/>
                              <w:jc w:val="both"/>
                              <w:rPr>
                                <w:b/>
                                <w:i w:val="0"/>
                                <w:sz w:val="20"/>
                                <w:szCs w:val="20"/>
                              </w:rPr>
                            </w:pPr>
                            <w:bookmarkStart w:id="228"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Pr>
                                <w:b/>
                                <w:i w:val="0"/>
                                <w:noProof/>
                                <w:sz w:val="20"/>
                                <w:szCs w:val="20"/>
                              </w:rPr>
                              <w:t>7</w:t>
                            </w:r>
                            <w:r w:rsidRPr="00EA0715">
                              <w:rPr>
                                <w:b/>
                                <w:i w:val="0"/>
                                <w:noProof/>
                                <w:sz w:val="20"/>
                                <w:szCs w:val="20"/>
                              </w:rPr>
                              <w:fldChar w:fldCharType="end"/>
                            </w:r>
                            <w:bookmarkEnd w:id="228"/>
                            <w:r w:rsidRPr="00EA0715">
                              <w:rPr>
                                <w:b/>
                                <w:i w:val="0"/>
                                <w:sz w:val="20"/>
                                <w:szCs w:val="20"/>
                              </w:rPr>
                              <w:t>.</w:t>
                            </w:r>
                          </w:p>
                          <w:p w14:paraId="60C2F9F5" w14:textId="4B3DE5CC" w:rsidR="009B5BF9" w:rsidRPr="00394E06" w:rsidRDefault="009B5BF9"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DEDCA1" id="Text Box 19" o:spid="_x0000_s1033" type="#_x0000_t202" style="position:absolute;left:0;text-align:left;margin-left:418.8pt;margin-top:64.3pt;width:97pt;height:200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" stroked="f">
                <v:textbox inset="0,0,0,0">
                  <w:txbxContent>
                    <w:p w14:paraId="4C02C2F5" w14:textId="77777777" w:rsidR="009B5BF9" w:rsidRPr="00EA0715" w:rsidRDefault="009B5BF9" w:rsidP="00EA0715">
                      <w:pPr>
                        <w:pStyle w:val="fig"/>
                        <w:pBdr>
                          <w:bottom w:val="single" w:sz="8" w:space="1" w:color="auto"/>
                        </w:pBdr>
                        <w:spacing w:after="0"/>
                        <w:jc w:val="both"/>
                        <w:rPr>
                          <w:b/>
                          <w:i w:val="0"/>
                          <w:sz w:val="20"/>
                          <w:szCs w:val="20"/>
                        </w:rPr>
                      </w:pPr>
                      <w:bookmarkStart w:id="229"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Pr>
                          <w:b/>
                          <w:i w:val="0"/>
                          <w:noProof/>
                          <w:sz w:val="20"/>
                          <w:szCs w:val="20"/>
                        </w:rPr>
                        <w:t>7</w:t>
                      </w:r>
                      <w:r w:rsidRPr="00EA0715">
                        <w:rPr>
                          <w:b/>
                          <w:i w:val="0"/>
                          <w:noProof/>
                          <w:sz w:val="20"/>
                          <w:szCs w:val="20"/>
                        </w:rPr>
                        <w:fldChar w:fldCharType="end"/>
                      </w:r>
                      <w:bookmarkEnd w:id="229"/>
                      <w:r w:rsidRPr="00EA0715">
                        <w:rPr>
                          <w:b/>
                          <w:i w:val="0"/>
                          <w:sz w:val="20"/>
                          <w:szCs w:val="20"/>
                        </w:rPr>
                        <w:t>.</w:t>
                      </w:r>
                    </w:p>
                    <w:p w14:paraId="60C2F9F5" w14:textId="4B3DE5CC" w:rsidR="009B5BF9" w:rsidRPr="00394E06" w:rsidRDefault="009B5BF9"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v:textbox>
                <w10:wrap type="topAndBottom"/>
              </v:shape>
            </w:pict>
          </mc:Fallback>
        </mc:AlternateContent>
      </w:r>
      <w:r w:rsidR="00EA0715">
        <w:rPr>
          <w:noProof/>
          <w:lang w:val="en-US" w:eastAsia="en-US"/>
        </w:rPr>
        <w:drawing>
          <wp:anchor distT="0" distB="0" distL="114300" distR="114300" simplePos="0" relativeHeight="251645440" behindDoc="0" locked="0" layoutInCell="1" allowOverlap="1" wp14:anchorId="49AA9D2C" wp14:editId="0D7D49C0">
            <wp:simplePos x="0" y="0"/>
            <wp:positionH relativeFrom="column">
              <wp:posOffset>187960</wp:posOffset>
            </wp:positionH>
            <wp:positionV relativeFrom="paragraph">
              <wp:posOffset>168910</wp:posOffset>
            </wp:positionV>
            <wp:extent cx="4978400" cy="3206115"/>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400" cy="3206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0CBEC5" w14:textId="77777777" w:rsidR="00EA0715" w:rsidRDefault="00EA0715"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cament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3"/>
        <w:gridCol w:w="1681"/>
      </w:tblGrid>
      <w:tr w:rsidR="0079116E" w14:paraId="4C4D6109" w14:textId="77777777" w:rsidTr="0079116E">
        <w:tc>
          <w:tcPr>
            <w:tcW w:w="3955" w:type="pct"/>
            <w:vAlign w:val="center"/>
          </w:tcPr>
          <w:p w14:paraId="4F906924" w14:textId="77777777" w:rsidR="0079116E" w:rsidRPr="0079116E" w:rsidRDefault="009B5BF9"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 xml:space="preserve">Posteriormente, y para la inicialización del algoritmo, se asume que el acelerómetro sólo será afectado por la fuerza de gravedad, y que el magnetómetro sólo mediara el campo 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 xml:space="preserve">, este alineada con la dirección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jacobiano, </w:t>
      </w:r>
      <m:oMath>
        <m:r>
          <w:rPr>
            <w:rFonts w:ascii="Cambria Math" w:hAnsi="Cambria Math"/>
          </w:rPr>
          <m:t>J</m:t>
        </m:r>
      </m:oMath>
      <w:r w:rsidR="00754884">
        <w:t xml:space="preserve">. El algoritmo se puede optimizar más considerando que sólo la fuerza de gravedad está presente (en este caso, en el eje Z del acelerómetro), permitiendo definir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rsidR="002E75C2">
        <w:t>.</w:t>
      </w:r>
    </w:p>
    <w:p w14:paraId="0E52B9D9" w14:textId="7FE6C992" w:rsidR="00BD5528" w:rsidRDefault="00BD5528" w:rsidP="00BD5528">
      <w:pPr>
        <w:pStyle w:val="TTCuerpoIndentado"/>
        <w:ind w:left="644" w:firstLine="0"/>
      </w:pPr>
      <w:r>
        <w:lastRenderedPageBreak/>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xml:space="preserve">. La compensación magnética se logra en el grupo 1 de la </w:t>
      </w:r>
      <w:r w:rsidR="004543B9">
        <w:fldChar w:fldCharType="begin"/>
      </w:r>
      <w:r w:rsidR="004543B9">
        <w:instrText xml:space="preserve"> REF _Ref404131299 \h </w:instrText>
      </w:r>
      <w:r w:rsidR="004543B9">
        <w:fldChar w:fldCharType="separate"/>
      </w:r>
      <w:r w:rsidR="00CA29B9">
        <w:t xml:space="preserve">Figura </w:t>
      </w:r>
      <w:r w:rsidR="00CA29B9">
        <w:rPr>
          <w:noProof/>
        </w:rPr>
        <w:t>7</w:t>
      </w:r>
      <w:r w:rsidR="004543B9">
        <w:fldChar w:fldCharType="end"/>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tra la ecuación </w:t>
      </w:r>
      <w:r w:rsidR="001F57BE">
        <w:t>12</w:t>
      </w:r>
      <w:r>
        <w:t xml:space="preserve">. </w:t>
      </w:r>
      <w:r w:rsidR="002E75C2">
        <w:t>El grupo 2 de la Figura 7</w:t>
      </w:r>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2"/>
        <w:gridCol w:w="1252"/>
      </w:tblGrid>
      <w:tr w:rsidR="001F57BE" w14:paraId="33186A5A" w14:textId="77777777" w:rsidTr="001F57BE">
        <w:tc>
          <w:tcPr>
            <w:tcW w:w="4222" w:type="pct"/>
            <w:vAlign w:val="center"/>
          </w:tcPr>
          <w:p w14:paraId="38CBE375" w14:textId="30CCD2E8" w:rsidR="001F57BE" w:rsidRPr="00ED2EB2" w:rsidRDefault="009B5BF9"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9B5BF9"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0BE1C484" w14:textId="62624992" w:rsidR="00300D25" w:rsidRPr="00857942" w:rsidRDefault="00300D25" w:rsidP="00857942">
      <w:pPr>
        <w:ind w:left="644"/>
        <w:jc w:val="both"/>
        <w:rPr>
          <w:rFonts w:ascii="Apple Garamond Light" w:hAnsi="Apple Garamond Light"/>
        </w:rPr>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7E5796B2" w14:textId="04D254D1" w:rsidR="00300D25" w:rsidRDefault="00300D25" w:rsidP="005A5985">
      <w:pPr>
        <w:ind w:left="644"/>
        <w:jc w:val="both"/>
        <w:rPr>
          <w:rFonts w:ascii="Apple Garamond Light" w:hAnsi="Apple Garamond Light"/>
        </w:rPr>
      </w:pPr>
      <w:r>
        <w:rPr>
          <w:rFonts w:ascii="Apple Garamond Light" w:hAnsi="Apple Garamond Light"/>
        </w:rPr>
        <w:t>El algoritmo descrito se utiliza</w:t>
      </w:r>
      <w:r w:rsidR="00ED2EB2">
        <w:rPr>
          <w:rFonts w:ascii="Apple Garamond Light" w:hAnsi="Apple Garamond Light"/>
        </w:rPr>
        <w:t>,</w:t>
      </w:r>
      <w:r>
        <w:rPr>
          <w:rFonts w:ascii="Apple Garamond Light" w:hAnsi="Apple Garamond Light"/>
        </w:rPr>
        <w:t xml:space="preserve"> modificado</w:t>
      </w:r>
      <w:r w:rsidR="00ED2EB2">
        <w:rPr>
          <w:rFonts w:ascii="Apple Garamond Light" w:hAnsi="Apple Garamond Light"/>
        </w:rPr>
        <w:t>,</w:t>
      </w:r>
      <w:r>
        <w:rPr>
          <w:rFonts w:ascii="Apple Garamond Light" w:hAnsi="Apple Garamond Light"/>
        </w:rPr>
        <w:t xml:space="preserve"> en soluciones comerciales como las de X-Sens,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rsidP="005A5985">
      <w:pPr>
        <w:ind w:left="644"/>
        <w:jc w:val="both"/>
        <w:rPr>
          <w:rFonts w:ascii="Apple Garamond Light" w:hAnsi="Apple Garamond Light"/>
        </w:rPr>
      </w:pPr>
      <w:r>
        <w:rPr>
          <w:rFonts w:ascii="Apple Garamond Light" w:hAnsi="Apple Garamond Light"/>
        </w:rPr>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5A5985" w:rsidRDefault="004543B9" w:rsidP="004543B9">
      <w:pPr>
        <w:rPr>
          <w:rFonts w:ascii="Apple Garamond Light" w:hAnsi="Apple Garamond Light"/>
          <w:u w:val="single"/>
        </w:rPr>
      </w:pPr>
    </w:p>
    <w:p w14:paraId="6B7D2A84" w14:textId="2C4D2046" w:rsidR="00026AB3" w:rsidRDefault="002A632D" w:rsidP="00CD216C">
      <w:pPr>
        <w:pStyle w:val="TTCuerpoIndentado"/>
        <w:numPr>
          <w:ilvl w:val="0"/>
          <w:numId w:val="5"/>
        </w:numPr>
      </w:pPr>
      <w:r>
        <w:t>Marco de referencia:</w:t>
      </w:r>
      <w:r w:rsidR="00CB09DA">
        <w:t xml:space="preserve"> durante el desarrollo del trabajo, se ha nombrado </w:t>
      </w:r>
      <w:r w:rsidR="002E75C2">
        <w:t xml:space="preserve">en varias oportunidades </w:t>
      </w:r>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r w:rsidR="002E75C2">
        <w:t>,</w:t>
      </w:r>
      <w:r w:rsidR="00CB09DA">
        <w:t xml:space="preserve"> la definición</w:t>
      </w:r>
      <w:r w:rsidR="002E75C2">
        <w:t>,</w:t>
      </w:r>
      <w:r w:rsidR="00CB09DA">
        <w:t xml:space="preserve"> entonces:</w:t>
      </w:r>
    </w:p>
    <w:p w14:paraId="776779A6" w14:textId="7912A002" w:rsidR="00CB09DA" w:rsidRDefault="00CB09DA" w:rsidP="00CD216C">
      <w:pPr>
        <w:pStyle w:val="TTCuerpoIndentado"/>
        <w:numPr>
          <w:ilvl w:val="1"/>
          <w:numId w:val="5"/>
        </w:numPr>
      </w:pPr>
      <w:r>
        <w:t>El marco de referencia del sensor, propio o del dispositivo</w:t>
      </w:r>
      <w:r w:rsidR="00CF2F34">
        <w:t>,</w:t>
      </w:r>
      <w:r>
        <w:t xml:space="preserve"> es el que se utiliza para realizar una medición respecto a </w:t>
      </w:r>
      <w:r w:rsidR="00FF7D6E">
        <w:t>un estado anterior del mismo dispositivo</w:t>
      </w:r>
      <w:r>
        <w:t xml:space="preserve"> (es la característica principal de un sensor inercial). Una medición de este tipo se puede lograr con un sensor IMU 6DOF.</w:t>
      </w:r>
    </w:p>
    <w:p w14:paraId="2EA05908" w14:textId="78B81057" w:rsidR="00CB09DA" w:rsidRDefault="00CB09DA" w:rsidP="00CD216C">
      <w:pPr>
        <w:pStyle w:val="TTCuerpoIndentado"/>
        <w:numPr>
          <w:ilvl w:val="1"/>
          <w:numId w:val="5"/>
        </w:numPr>
      </w:pPr>
      <w:r>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Integrated Circuit</w:t>
      </w:r>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r w:rsidR="00A06EE5" w:rsidRPr="00C82865">
        <w:rPr>
          <w:i/>
        </w:rPr>
        <w:t>fastmode</w:t>
      </w:r>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lastRenderedPageBreak/>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Serial Peripheral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230" w:name="_Toc407749919"/>
      <w:r>
        <w:t>Diseño de la propuesta</w:t>
      </w:r>
      <w:bookmarkEnd w:id="230"/>
    </w:p>
    <w:p w14:paraId="5067294F" w14:textId="168240F1" w:rsidR="0057549A" w:rsidRPr="00C82865" w:rsidRDefault="0057549A" w:rsidP="00FF7D6E">
      <w:pPr>
        <w:pStyle w:val="normalhere"/>
        <w:ind w:firstLine="284"/>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231" w:name="_Toc407749920"/>
      <w:r w:rsidRPr="00EA0C94">
        <w:t>M</w:t>
      </w:r>
      <w:r>
        <w:t>etodología</w:t>
      </w:r>
      <w:bookmarkEnd w:id="231"/>
    </w:p>
    <w:p w14:paraId="4A54BEB6" w14:textId="52C54612" w:rsidR="002E54AA" w:rsidRDefault="002E54AA" w:rsidP="00FF7D6E">
      <w:pPr>
        <w:pStyle w:val="normalhere"/>
        <w:ind w:firstLine="288"/>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r w:rsidR="00CF2F34">
        <w:t>n</w:t>
      </w:r>
      <w:r>
        <w:t xml:space="preserve"> dividir </w:t>
      </w:r>
      <w:r w:rsidR="00CF2F34">
        <w:t xml:space="preserve">las </w:t>
      </w:r>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038CB66A" w:rsidR="002E54AA" w:rsidRDefault="002E54AA" w:rsidP="00CD216C">
      <w:pPr>
        <w:pStyle w:val="normalhere"/>
        <w:numPr>
          <w:ilvl w:val="0"/>
          <w:numId w:val="7"/>
        </w:numPr>
      </w:pPr>
      <w:r>
        <w:t>Definida la unidad a desarrollar, se desarroll</w:t>
      </w:r>
      <w:r w:rsidR="00C07C6C">
        <w:t>a</w:t>
      </w:r>
      <w:r>
        <w:t xml:space="preserve"> el hardware y software en forma iterativa y creciente, </w:t>
      </w:r>
      <w:r w:rsidR="00CF2F34">
        <w:t xml:space="preserve">hasta </w:t>
      </w:r>
      <w:r>
        <w:t>alcanzar</w:t>
      </w:r>
      <w:r w:rsidR="00C07C6C">
        <w:t xml:space="preserve"> </w:t>
      </w:r>
      <w:r>
        <w:t>el seguimiento mediante IMUs.</w:t>
      </w:r>
    </w:p>
    <w:p w14:paraId="16389A4C" w14:textId="14840DE2" w:rsidR="00CF2F34" w:rsidRDefault="00CF2F34" w:rsidP="00CD216C">
      <w:pPr>
        <w:pStyle w:val="normalhere"/>
        <w:numPr>
          <w:ilvl w:val="0"/>
          <w:numId w:val="7"/>
        </w:numPr>
      </w:pPr>
      <w:r>
        <w:t>Para probar la funcionalidad del equipo, ser realizaran pruebas en terreno, controlado el dispositivo en forma remota y realizando mediciones de movimiento estandarizados.</w:t>
      </w:r>
    </w:p>
    <w:p w14:paraId="4183E03B" w14:textId="3C68B82F" w:rsidR="002E54AA" w:rsidRDefault="002E54AA" w:rsidP="00CD216C">
      <w:pPr>
        <w:pStyle w:val="normalhere"/>
        <w:numPr>
          <w:ilvl w:val="0"/>
          <w:numId w:val="7"/>
        </w:numPr>
      </w:pPr>
      <w:r>
        <w:t>Una vez que el prototipo sea funcional, se realizar</w:t>
      </w:r>
      <w:r w:rsidR="00EE460E">
        <w:t>á</w:t>
      </w:r>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r w:rsidR="00EE460E">
        <w:t>el sistema propuesto</w:t>
      </w:r>
      <w:r>
        <w:t>.</w:t>
      </w:r>
      <w:r w:rsidR="00CF2F34">
        <w:t xml:space="preserve"> Esta etapa esta descrita en el proyecto de tesis de magister y sus resultados son parte de la tesis de magister.</w:t>
      </w:r>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232" w:name="_Toc407749921"/>
      <w:r>
        <w:t>Requisitos</w:t>
      </w:r>
      <w:bookmarkEnd w:id="232"/>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t>Utilizar diferentes arquitecturas de procesamiento.</w:t>
      </w:r>
    </w:p>
    <w:p w14:paraId="24588170" w14:textId="0FE335B0" w:rsidR="00F32C31" w:rsidRDefault="00F32C31" w:rsidP="00BC4B5E">
      <w:pPr>
        <w:pStyle w:val="normalhere"/>
        <w:numPr>
          <w:ilvl w:val="1"/>
          <w:numId w:val="10"/>
        </w:numPr>
      </w:pPr>
      <w:r>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603AA45D" w:rsidR="002D71CD" w:rsidRDefault="002D71CD" w:rsidP="00BC4B5E">
      <w:pPr>
        <w:pStyle w:val="normalhere"/>
        <w:numPr>
          <w:ilvl w:val="1"/>
          <w:numId w:val="10"/>
        </w:numPr>
      </w:pPr>
      <w:r>
        <w:t xml:space="preserve">Para la captura del movimiento, es necesario contar con un sistema capaz de procesar y registrar datos a por lo menos </w:t>
      </w:r>
      <w:r w:rsidR="00454A6D">
        <w:t xml:space="preserve">25Hz </w:t>
      </w:r>
      <w:r>
        <w:t>por cada sensor</w:t>
      </w:r>
      <w:r w:rsidR="00454A6D">
        <w:t>, donde se encuentran los máximos contenidos de frecuencia para el movimiento en brazos</w:t>
      </w:r>
      <w:r>
        <w:t>.</w:t>
      </w:r>
      <w:r w:rsidR="00EE460E">
        <w:t xml:space="preserve"> Se ha determinado, que para la captura del movimiento humano, es necesario realizar mediciones a más de </w:t>
      </w:r>
      <w:r w:rsidR="00454A6D">
        <w:t>50</w:t>
      </w:r>
      <w:r w:rsidR="00EE460E">
        <w:t>Hz</w:t>
      </w:r>
      <w:r w:rsidR="00454A6D">
        <w:t xml:space="preserve"> para cumplir con </w:t>
      </w:r>
      <w:r w:rsidR="00041959">
        <w:t xml:space="preserve">el criterio de </w:t>
      </w:r>
      <w:r w:rsidR="00454A6D">
        <w:t xml:space="preserve">Nyquist, </w:t>
      </w:r>
      <w:r w:rsidR="00454A6D">
        <w:lastRenderedPageBreak/>
        <w:t>llegando</w:t>
      </w:r>
      <w:r w:rsidR="00041959">
        <w:t>,</w:t>
      </w:r>
      <w:r w:rsidR="00454A6D">
        <w:t xml:space="preserve"> </w:t>
      </w:r>
      <w:r w:rsidR="00041959">
        <w:t xml:space="preserve">inclusive, </w:t>
      </w:r>
      <w:r w:rsidR="00454A6D">
        <w:t>a</w:t>
      </w:r>
      <w:r w:rsidR="00041959">
        <w:t xml:space="preserve"> </w:t>
      </w:r>
      <w:r w:rsidR="00454A6D">
        <w:t>100Hz</w:t>
      </w:r>
      <w:r w:rsidR="00041959">
        <w:t>,</w:t>
      </w:r>
      <w:r w:rsidR="00454A6D">
        <w:t xml:space="preserve"> para hacerlo comparable con la mayor cantidad de sistemas </w:t>
      </w:r>
      <w:r w:rsidR="00454A6D">
        <w:fldChar w:fldCharType="begin"/>
      </w:r>
      <w:r w:rsidR="00454A6D">
        <w:instrText xml:space="preserve"> ADDIN ZOTERO_ITEM CSL_CITATION {"citationID":"1uvmhbvil2","properties":{"formattedCitation":"(Chen &amp; Bassett, 2005; Lowe &amp; OLaighin, 2014)","plainCitation":"(Chen &amp; Bassett, 2005; Lowe &amp; OLaighin, 2014)"},"citationItems":[{"id":698,"uris":["http://zotero.org/users/local/bwVY6orv/items/RJS4BSAV"],"uri":["http://zotero.org/users/local/bwVY6orv/items/RJS4BSAV"],"itemData":{"id":698,"type":"article-journal","title":"The technology of accelerometry-based activity monitors: current and future","container-title":"Medicine and Science in Sports and Exercise","page":"S490-500","volume":"37","issue":"11 Suppl","source":"NCBI PubMed","abstract":"PURPOSE: This paper reviews accelerometry-based activity monitors, including single-site first-generation devices, emerging technologies, and analytical approaches to predict energy expenditure, with suggestions for further research and development.\nMETHODS: The physics and measurement principles of the accelerometer are described, including the sensor properties, data collections, filtering, and integration analyses. The paper also compares these properties in several commonly used single-site accelerometers. The emerging accelerometry technologies introduced include the multisensor arrays and the combination of accelerometers with physiological sensors. The outputs of accelerometers are compared with criterion measures of energy expenditure (indirect calorimeters and double-labeled water) to develop mathematical models (linear, nonlinear, and variability approaches).\nRESULTS: The technologies of the sensor and data processing directly influence the results of the outcome measurement (activity counts and energy expenditure predictions). Multisite assessment and combining accelerometers with physiological measures may offer additional advantages. Nonlinear approaches to predict energy expenditure using accelerometer outputs from multiple sites and orientation can enhance accuracy.\nCONCLUSIONS: The development of portable accelerometers has made objective assessments of physical activity possible. Future technological improvements will include examining raw acceleration signals and developing advanced models for accurate energy expenditure predictions.","ISSN":"0195-9131","note":"PMID: 16294112","shortTitle":"The technology of accelerometry-based activity monitors","journalAbbreviation":"Med Sci Sports Exerc","language":"eng","author":[{"family":"Chen","given":"Kong Y."},{"family":"Bassett","given":"David R."}],"issued":{"date-parts":[["2005",11]]},"PMID":"16294112"}},{"id":447,"uris":["http://zotero.org/users/local/bwVY6orv/items/RI5MGJAP"],"uri":["http://zotero.org/users/local/bwVY6orv/items/RI5MGJAP"],"itemData":{"id":447,"type":"article-journal","title":"Monitoring human health behaviour in one's living environment: A technological review","container-title":"Medical Engineering &amp; Physics","page":"147-168","volume":"36","issue":"2","source":"ScienceDirect","abstract":"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DOI":"10.1016/j.medengphy.2013.11.010","ISSN":"1350-4533","shortTitle":"Monitoring human health behaviour in one's living environment","journalAbbreviation":"Medical Engineering &amp; Physics","author":[{"family":"Lowe","given":"Shane A."},{"family":"OLaighin","given":"Gearoid"}],"issued":{"date-parts":[["2014",2]]},"accessed":{"date-parts":[["2014",4,16]]}}}],"schema":"https://github.com/citation-style-language/schema/raw/master/csl-citation.json"} </w:instrText>
      </w:r>
      <w:r w:rsidR="00454A6D">
        <w:fldChar w:fldCharType="separate"/>
      </w:r>
      <w:r w:rsidR="00454A6D" w:rsidRPr="00454A6D">
        <w:t>(Chen &amp; Bassett, 2005; Lowe &amp; OLaighin, 2014)</w:t>
      </w:r>
      <w:r w:rsidR="00454A6D">
        <w:fldChar w:fldCharType="end"/>
      </w:r>
      <w:r w:rsidR="00454A6D">
        <w:t>.</w:t>
      </w:r>
    </w:p>
    <w:p w14:paraId="7E6857B0" w14:textId="530D115D" w:rsidR="00F32C31" w:rsidRDefault="00F32C31" w:rsidP="00BC4B5E">
      <w:pPr>
        <w:pStyle w:val="normalhere"/>
        <w:numPr>
          <w:ilvl w:val="0"/>
          <w:numId w:val="10"/>
        </w:numPr>
      </w:pPr>
      <w:r>
        <w:t xml:space="preserve">El control de la plataforma debe ser </w:t>
      </w:r>
      <w:r w:rsidR="00FC65D3">
        <w:t xml:space="preserve">independiente </w:t>
      </w:r>
      <w:r>
        <w:t>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4C2B54E0" w:rsidR="00F32C31" w:rsidRDefault="00F32C31" w:rsidP="00BC4B5E">
      <w:pPr>
        <w:pStyle w:val="normalhere"/>
        <w:numPr>
          <w:ilvl w:val="0"/>
          <w:numId w:val="10"/>
        </w:numPr>
      </w:pPr>
      <w:r>
        <w:t xml:space="preserve">La plataforma debe operar a baterías, </w:t>
      </w:r>
      <w:r w:rsidR="00EE460E">
        <w:t xml:space="preserve">minimizando el consumo </w:t>
      </w:r>
      <w:r w:rsidR="000E4311">
        <w:t>energético</w:t>
      </w:r>
      <w:r>
        <w:t>.</w:t>
      </w:r>
    </w:p>
    <w:p w14:paraId="77F0ECF3" w14:textId="0FEA969D" w:rsidR="00905B55" w:rsidRDefault="00905B55" w:rsidP="00EA0C94">
      <w:pPr>
        <w:pStyle w:val="Ttulo2"/>
      </w:pPr>
      <w:bookmarkStart w:id="233" w:name="_Toc407749922"/>
      <w:r>
        <w:t>Implementación</w:t>
      </w:r>
      <w:bookmarkEnd w:id="233"/>
    </w:p>
    <w:p w14:paraId="4C3838B2" w14:textId="7E906CBC" w:rsidR="00EA0C94" w:rsidRDefault="00EA0C94" w:rsidP="00FF7D6E">
      <w:pPr>
        <w:pStyle w:val="normalhere"/>
        <w:ind w:firstLine="284"/>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234" w:name="_Toc407749923"/>
      <w:r>
        <w:t>Selección de los sensores</w:t>
      </w:r>
      <w:bookmarkEnd w:id="234"/>
    </w:p>
    <w:p w14:paraId="372496C0" w14:textId="603B8FA6" w:rsidR="00174083" w:rsidRDefault="004B02C6" w:rsidP="00FF7D6E">
      <w:pPr>
        <w:pStyle w:val="normalhere"/>
        <w:ind w:firstLine="288"/>
      </w:pPr>
      <w:r>
        <w:t xml:space="preserve">Según los criterios establecidos por </w:t>
      </w:r>
      <w:r w:rsidR="005F05B1">
        <w:t xml:space="preserve">Lowe y OLaighin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r w:rsidR="007757D5" w:rsidRPr="00F94BED">
        <w:rPr>
          <w:i/>
        </w:rPr>
        <w:t>breakout boards</w:t>
      </w:r>
      <w:r w:rsidR="007757D5">
        <w:t xml:space="preserve"> para el desarrollo inicial</w:t>
      </w:r>
      <w:r w:rsidR="00174083">
        <w:t>, para no incurrir en pérdidas de tiempo y material al tratar de soldar componentes de dimensiones pequeñas</w:t>
      </w:r>
      <w:r w:rsidR="007757D5">
        <w:t>. Bajo estas condiciones, dos sensores IMU 9DOF cumplen los requisitos: MPU-9150 de Invensense y LSM9DS0 de ST Electronics.</w:t>
      </w:r>
      <w:r w:rsidR="00174083">
        <w:t xml:space="preserve"> La</w:t>
      </w:r>
      <w:r w:rsidR="00B01176">
        <w:t>s</w:t>
      </w:r>
      <w:r w:rsidR="00174083">
        <w:t xml:space="preserve"> </w:t>
      </w:r>
      <w:r w:rsidR="008008A5">
        <w:t>Tablas 2, 3 y 4</w:t>
      </w:r>
      <w:r w:rsidR="00174083">
        <w:t xml:space="preserve"> muestra</w:t>
      </w:r>
      <w:r w:rsidR="00B01176">
        <w:t>n</w:t>
      </w:r>
      <w:r w:rsidR="00174083">
        <w:t xml:space="preserve"> los requisitos determinados por Lowe y OLaighin (2014), junto con la comparación de las características técnicas de cada dispositivo.</w:t>
      </w:r>
    </w:p>
    <w:p w14:paraId="4C7B99F6" w14:textId="160F13C4" w:rsidR="001F10B6" w:rsidRDefault="001F10B6" w:rsidP="00F94BED">
      <w:pPr>
        <w:pStyle w:val="normalhere"/>
      </w:pPr>
    </w:p>
    <w:p w14:paraId="11B80936" w14:textId="719CC17B" w:rsidR="00174083" w:rsidRDefault="00174083" w:rsidP="00A25AA0">
      <w:pPr>
        <w:pStyle w:val="fig"/>
      </w:pPr>
    </w:p>
    <w:p w14:paraId="457682CD" w14:textId="3912748A" w:rsidR="003B46AF" w:rsidRDefault="003B46AF" w:rsidP="00FF7D6E">
      <w:pPr>
        <w:pStyle w:val="normalhere"/>
        <w:ind w:firstLine="288"/>
      </w:pPr>
      <w:r>
        <w:t xml:space="preserve">Ambos sensores cumplen con los requisitos mínimos, y en una primera </w:t>
      </w:r>
      <w:r w:rsidR="000E4311">
        <w:t>revisión</w:t>
      </w:r>
      <w:r>
        <w:t xml:space="preserve">, ambos son bastante similares. A nivel de </w:t>
      </w:r>
      <w:r w:rsidR="004160ED" w:rsidRPr="004160ED">
        <w:rPr>
          <w:i/>
        </w:rPr>
        <w:t>wafle</w:t>
      </w:r>
      <w:r w:rsidR="004160ED">
        <w:rPr>
          <w:i/>
        </w:rPr>
        <w:t xml:space="preserve"> </w:t>
      </w:r>
      <w:r w:rsidR="004160ED">
        <w:t>(oblea sobre la que se montan los componentes integrados)</w:t>
      </w:r>
      <w:r>
        <w:t xml:space="preserve">, el MPU-9150 está compuesto por un MPU-6050 (Acelerómetro y giroscopio integrados) y un magnetómetro </w:t>
      </w:r>
      <w:r w:rsidRPr="003B46AF">
        <w:t>AKM AK8975</w:t>
      </w:r>
      <w:r>
        <w:t xml:space="preserve">. La comunicación es únicamente a través de I2C, cada uno de los componentes del silicio tiene una dirección I2C. Adicionalmente, el MPU-9150 posee un DMP (componente integrado propietario de Invensense, </w:t>
      </w:r>
      <w:r w:rsidRPr="003B46AF">
        <w:rPr>
          <w:i/>
        </w:rPr>
        <w:t>Digital Motion Processor</w:t>
      </w:r>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r w:rsidR="00051FBA">
        <w:t xml:space="preserve">espacial y temporal </w:t>
      </w:r>
      <w:r>
        <w:t xml:space="preserve">que sus pares y sus competidores, como se observa en la Tabla </w:t>
      </w:r>
      <w:r w:rsidR="008008A5">
        <w:t>4</w:t>
      </w:r>
      <w:r>
        <w:t>.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r w:rsidR="008E2B01">
        <w:t>1KS/s</w:t>
      </w:r>
      <w:r w:rsidR="0008735B">
        <w:t xml:space="preserve">, siempre y cuando se desactive el magnetómetro y el DMP </w:t>
      </w:r>
      <w:r w:rsidR="0008735B">
        <w:fldChar w:fldCharType="begin"/>
      </w:r>
      <w:r w:rsidR="003E655E">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2FC88F6A" w14:textId="7CAD6717" w:rsidR="009D4742" w:rsidRDefault="000651A7" w:rsidP="00FF7D6E">
      <w:pPr>
        <w:pStyle w:val="normalhere"/>
        <w:ind w:firstLine="288"/>
      </w:pPr>
      <w:r>
        <w:rPr>
          <w:noProof/>
          <w:lang w:val="en-US" w:eastAsia="en-US"/>
        </w:rPr>
        <mc:AlternateContent>
          <mc:Choice Requires="wps">
            <w:drawing>
              <wp:anchor distT="0" distB="0" distL="114300" distR="114300" simplePos="0" relativeHeight="251671040" behindDoc="0" locked="0" layoutInCell="1" allowOverlap="1" wp14:anchorId="1257A386" wp14:editId="4457F060">
                <wp:simplePos x="0" y="0"/>
                <wp:positionH relativeFrom="column">
                  <wp:posOffset>5394960</wp:posOffset>
                </wp:positionH>
                <wp:positionV relativeFrom="paragraph">
                  <wp:posOffset>486410</wp:posOffset>
                </wp:positionV>
                <wp:extent cx="1209675" cy="806450"/>
                <wp:effectExtent l="0" t="0" r="3175" b="3175"/>
                <wp:wrapTopAndBottom/>
                <wp:docPr id="3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6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19D00" w14:textId="77777777" w:rsidR="009B5BF9" w:rsidRPr="0086667A" w:rsidRDefault="009B5BF9"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9B5BF9" w:rsidRPr="0086667A" w:rsidRDefault="009B5BF9"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3" o:spid="_x0000_s1034" type="#_x0000_t202" style="position:absolute;left:0;text-align:left;margin-left:424.8pt;margin-top:38.3pt;width:95.25pt;height:6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" stroked="f">
                <v:textbox inset="0,0,0,0">
                  <w:txbxContent>
                    <w:p w14:paraId="73E19D00" w14:textId="77777777" w:rsidR="009B5BF9" w:rsidRPr="0086667A" w:rsidRDefault="009B5BF9"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9B5BF9" w:rsidRPr="0086667A" w:rsidRDefault="009B5BF9"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v:textbox>
                <w10:wrap type="topAndBottom"/>
              </v:shape>
            </w:pict>
          </mc:Fallback>
        </mc:AlternateContent>
      </w:r>
    </w:p>
    <w:tbl>
      <w:tblPr>
        <w:tblStyle w:val="Tablanormal21"/>
        <w:tblpPr w:leftFromText="180" w:rightFromText="180" w:vertAnchor="text" w:horzAnchor="margin" w:tblpY="78"/>
        <w:tblW w:w="5000" w:type="pct"/>
        <w:tblLook w:val="04A0" w:firstRow="1" w:lastRow="0" w:firstColumn="1" w:lastColumn="0" w:noHBand="0" w:noVBand="1"/>
      </w:tblPr>
      <w:tblGrid>
        <w:gridCol w:w="2011"/>
        <w:gridCol w:w="2011"/>
        <w:gridCol w:w="2011"/>
        <w:gridCol w:w="2011"/>
      </w:tblGrid>
      <w:tr w:rsidR="009D4742" w14:paraId="483B75BE" w14:textId="77777777" w:rsidTr="009D4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DC925DC" w14:textId="77777777" w:rsidR="009D4742" w:rsidRDefault="009D4742" w:rsidP="009D4742">
            <w:pPr>
              <w:pStyle w:val="normalhere"/>
            </w:pPr>
          </w:p>
        </w:tc>
        <w:tc>
          <w:tcPr>
            <w:tcW w:w="1250" w:type="pct"/>
          </w:tcPr>
          <w:p w14:paraId="28BE5C0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29DCB8EE"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13AF542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9D4742" w14:paraId="7B1CD664"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2C20C840" w14:textId="77777777" w:rsidR="009D4742" w:rsidRDefault="009D4742" w:rsidP="009D4742">
            <w:pPr>
              <w:pStyle w:val="normalhere"/>
            </w:pPr>
            <w:r>
              <w:t>Rango</w:t>
            </w:r>
          </w:p>
        </w:tc>
        <w:tc>
          <w:tcPr>
            <w:tcW w:w="1250" w:type="pct"/>
          </w:tcPr>
          <w:p w14:paraId="00AF0B0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8G</w:t>
            </w:r>
          </w:p>
        </w:tc>
        <w:tc>
          <w:tcPr>
            <w:tcW w:w="1250" w:type="pct"/>
          </w:tcPr>
          <w:p w14:paraId="5645F157"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c>
          <w:tcPr>
            <w:tcW w:w="1250" w:type="pct"/>
          </w:tcPr>
          <w:p w14:paraId="5448777D"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r>
      <w:tr w:rsidR="009D4742" w14:paraId="7C392EA8"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1C59AE52" w14:textId="77777777" w:rsidR="009D4742" w:rsidRDefault="009D4742" w:rsidP="009D4742">
            <w:pPr>
              <w:pStyle w:val="normalhere"/>
            </w:pPr>
            <w:r>
              <w:t>Sensibilidad</w:t>
            </w:r>
          </w:p>
        </w:tc>
        <w:tc>
          <w:tcPr>
            <w:tcW w:w="1250" w:type="pct"/>
          </w:tcPr>
          <w:p w14:paraId="37813A2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3mG/LSB</w:t>
            </w:r>
          </w:p>
        </w:tc>
        <w:tc>
          <w:tcPr>
            <w:tcW w:w="1250" w:type="pct"/>
          </w:tcPr>
          <w:p w14:paraId="73A0FD7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0,488 mG/LSB</w:t>
            </w:r>
          </w:p>
        </w:tc>
        <w:tc>
          <w:tcPr>
            <w:tcW w:w="1250" w:type="pct"/>
          </w:tcPr>
          <w:p w14:paraId="02290F3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0,732 mG/LSB</w:t>
            </w:r>
          </w:p>
        </w:tc>
      </w:tr>
      <w:tr w:rsidR="009D4742" w14:paraId="69CAB8F2"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8BFCB09" w14:textId="77777777" w:rsidR="009D4742" w:rsidRDefault="009D4742" w:rsidP="009D4742">
            <w:pPr>
              <w:pStyle w:val="normalhere"/>
            </w:pPr>
            <w:r>
              <w:t>Ejes</w:t>
            </w:r>
          </w:p>
        </w:tc>
        <w:tc>
          <w:tcPr>
            <w:tcW w:w="1250" w:type="pct"/>
          </w:tcPr>
          <w:p w14:paraId="30DCE75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25A30078"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7955C099"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r>
      <w:tr w:rsidR="009D4742" w14:paraId="70C16525"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2126166D" w14:textId="77777777" w:rsidR="009D4742" w:rsidRDefault="009D4742" w:rsidP="009D4742">
            <w:pPr>
              <w:pStyle w:val="normalhere"/>
            </w:pPr>
            <w:r>
              <w:lastRenderedPageBreak/>
              <w:t>Ancho de Banda</w:t>
            </w:r>
          </w:p>
        </w:tc>
        <w:tc>
          <w:tcPr>
            <w:tcW w:w="1250" w:type="pct"/>
          </w:tcPr>
          <w:p w14:paraId="4D37066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52FD56BD"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5BF568C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6KHz</w:t>
            </w:r>
          </w:p>
        </w:tc>
      </w:tr>
      <w:tr w:rsidR="009D4742" w14:paraId="598DCB99"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65227E3" w14:textId="77777777" w:rsidR="009D4742" w:rsidRDefault="009D4742" w:rsidP="009D4742">
            <w:pPr>
              <w:pStyle w:val="normalhere"/>
            </w:pPr>
            <w:r>
              <w:t>Ruido</w:t>
            </w:r>
          </w:p>
        </w:tc>
        <w:tc>
          <w:tcPr>
            <w:tcW w:w="1250" w:type="pct"/>
          </w:tcPr>
          <w:p w14:paraId="58D11B96"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 xml:space="preserve">100 </w:t>
            </w:r>
            <w:r w:rsidRPr="00174083">
              <w:t>μg/</w:t>
            </w:r>
            <m:oMath>
              <m:rad>
                <m:radPr>
                  <m:degHide m:val="1"/>
                  <m:ctrlPr>
                    <w:rPr>
                      <w:rFonts w:ascii="Cambria Math" w:hAnsi="Cambria Math"/>
                      <w:i/>
                    </w:rPr>
                  </m:ctrlPr>
                </m:radPr>
                <m:deg/>
                <m:e>
                  <m:r>
                    <w:rPr>
                      <w:rFonts w:ascii="Cambria Math" w:hAnsi="Cambria Math"/>
                    </w:rPr>
                    <m:t>Hz</m:t>
                  </m:r>
                </m:e>
              </m:rad>
            </m:oMath>
          </w:p>
        </w:tc>
        <w:tc>
          <w:tcPr>
            <w:tcW w:w="1250" w:type="pct"/>
          </w:tcPr>
          <w:p w14:paraId="691C2773"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μg/</w:t>
            </w:r>
            <m:oMath>
              <m:rad>
                <m:radPr>
                  <m:degHide m:val="1"/>
                  <m:ctrlPr>
                    <w:rPr>
                      <w:rFonts w:ascii="Cambria Math" w:hAnsi="Cambria Math"/>
                      <w:i/>
                    </w:rPr>
                  </m:ctrlPr>
                </m:radPr>
                <m:deg/>
                <m:e>
                  <m:r>
                    <w:rPr>
                      <w:rFonts w:ascii="Cambria Math" w:hAnsi="Cambria Math"/>
                    </w:rPr>
                    <m:t>Hz</m:t>
                  </m:r>
                </m:e>
              </m:rad>
            </m:oMath>
          </w:p>
        </w:tc>
        <w:tc>
          <w:tcPr>
            <w:tcW w:w="1250" w:type="pct"/>
          </w:tcPr>
          <w:p w14:paraId="78225E6F" w14:textId="77777777" w:rsidR="009D4742" w:rsidRDefault="009D4742" w:rsidP="009D4742">
            <w:pPr>
              <w:pStyle w:val="normalhere"/>
              <w:keepNext/>
              <w:cnfStyle w:val="000000100000" w:firstRow="0" w:lastRow="0" w:firstColumn="0" w:lastColumn="0" w:oddVBand="0" w:evenVBand="0" w:oddHBand="1" w:evenHBand="0" w:firstRowFirstColumn="0" w:firstRowLastColumn="0" w:lastRowFirstColumn="0" w:lastRowLastColumn="0"/>
            </w:pPr>
            <w:r>
              <w:t>N.A.</w:t>
            </w:r>
          </w:p>
        </w:tc>
      </w:tr>
    </w:tbl>
    <w:p w14:paraId="448D2BB1" w14:textId="77777777" w:rsidR="009D4742" w:rsidRDefault="009D4742" w:rsidP="00FF7D6E">
      <w:pPr>
        <w:pStyle w:val="normalhere"/>
        <w:ind w:firstLine="288"/>
      </w:pPr>
    </w:p>
    <w:p w14:paraId="3C329F63" w14:textId="77777777" w:rsidR="009D4742" w:rsidRDefault="009D4742" w:rsidP="00FF7D6E">
      <w:pPr>
        <w:pStyle w:val="normalhere"/>
        <w:ind w:firstLine="288"/>
      </w:pPr>
    </w:p>
    <w:p w14:paraId="54286AC1" w14:textId="3C18658E" w:rsidR="0086667A" w:rsidRDefault="000651A7" w:rsidP="00FF7D6E">
      <w:pPr>
        <w:pStyle w:val="normalhere"/>
        <w:ind w:firstLine="288"/>
      </w:pPr>
      <w:r>
        <w:rPr>
          <w:noProof/>
          <w:lang w:val="en-US" w:eastAsia="en-US"/>
        </w:rPr>
        <mc:AlternateContent>
          <mc:Choice Requires="wps">
            <w:drawing>
              <wp:anchor distT="0" distB="0" distL="114300" distR="114300" simplePos="0" relativeHeight="251672064" behindDoc="0" locked="0" layoutInCell="1" allowOverlap="1" wp14:anchorId="1257A386" wp14:editId="4EBCCD2F">
                <wp:simplePos x="0" y="0"/>
                <wp:positionH relativeFrom="column">
                  <wp:posOffset>5394960</wp:posOffset>
                </wp:positionH>
                <wp:positionV relativeFrom="paragraph">
                  <wp:posOffset>721360</wp:posOffset>
                </wp:positionV>
                <wp:extent cx="1209675" cy="800100"/>
                <wp:effectExtent l="0" t="0" r="3175" b="4445"/>
                <wp:wrapTopAndBottom/>
                <wp:docPr id="2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63C345" w14:textId="77777777" w:rsidR="009B5BF9" w:rsidRPr="0086667A" w:rsidRDefault="009B5BF9"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9B5BF9" w:rsidRPr="0086667A" w:rsidRDefault="009B5BF9"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4" o:spid="_x0000_s1035" type="#_x0000_t202" style="position:absolute;left:0;text-align:left;margin-left:424.8pt;margin-top:56.8pt;width:95.25pt;height:6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b2wfQIAAAg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" stroked="f">
                <v:textbox inset="0,0,0,0">
                  <w:txbxContent>
                    <w:p w14:paraId="5863C345" w14:textId="77777777" w:rsidR="009B5BF9" w:rsidRPr="0086667A" w:rsidRDefault="009B5BF9"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9B5BF9" w:rsidRPr="0086667A" w:rsidRDefault="009B5BF9"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073"/>
        <w:gridCol w:w="1991"/>
        <w:gridCol w:w="1990"/>
        <w:gridCol w:w="1990"/>
      </w:tblGrid>
      <w:tr w:rsidR="0086667A" w14:paraId="5D61E13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F706C98" w14:textId="77777777" w:rsidR="0086667A" w:rsidRDefault="0086667A" w:rsidP="00602C62">
            <w:pPr>
              <w:pStyle w:val="normalhere"/>
            </w:pPr>
          </w:p>
        </w:tc>
        <w:tc>
          <w:tcPr>
            <w:tcW w:w="1237" w:type="pct"/>
          </w:tcPr>
          <w:p w14:paraId="0702D5C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12D086A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64CB1141"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31606078"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F0A3628" w14:textId="77777777" w:rsidR="0086667A" w:rsidRDefault="0086667A" w:rsidP="00602C62">
            <w:pPr>
              <w:pStyle w:val="normalhere"/>
            </w:pPr>
            <w:r>
              <w:t>Rango</w:t>
            </w:r>
          </w:p>
        </w:tc>
        <w:tc>
          <w:tcPr>
            <w:tcW w:w="1237" w:type="pct"/>
          </w:tcPr>
          <w:p w14:paraId="15CC45F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58A4FFBA"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c>
          <w:tcPr>
            <w:tcW w:w="1237" w:type="pct"/>
          </w:tcPr>
          <w:p w14:paraId="4CF36B1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r>
      <w:tr w:rsidR="0086667A" w14:paraId="551C7CC6"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5961B2E2" w14:textId="77777777" w:rsidR="0086667A" w:rsidRDefault="0086667A" w:rsidP="00602C62">
            <w:pPr>
              <w:pStyle w:val="normalhere"/>
            </w:pPr>
            <w:r>
              <w:t>Sensibilidad</w:t>
            </w:r>
          </w:p>
        </w:tc>
        <w:tc>
          <w:tcPr>
            <w:tcW w:w="1237" w:type="pct"/>
          </w:tcPr>
          <w:p w14:paraId="1418796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5 mV/(º/s)</w:t>
            </w:r>
          </w:p>
        </w:tc>
        <w:tc>
          <w:tcPr>
            <w:tcW w:w="1237" w:type="pct"/>
          </w:tcPr>
          <w:p w14:paraId="09F5E3BF"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6,4 LSB/(º/s)</w:t>
            </w:r>
          </w:p>
        </w:tc>
        <w:tc>
          <w:tcPr>
            <w:tcW w:w="1237" w:type="pct"/>
          </w:tcPr>
          <w:p w14:paraId="392ED7E0"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4,28 LSB/(º/s)</w:t>
            </w:r>
          </w:p>
        </w:tc>
      </w:tr>
      <w:tr w:rsidR="0086667A" w14:paraId="2961ABB6"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40EB8DF3" w14:textId="77777777" w:rsidR="0086667A" w:rsidRDefault="0086667A" w:rsidP="00602C62">
            <w:pPr>
              <w:pStyle w:val="normalhere"/>
            </w:pPr>
            <w:r>
              <w:t>Ejes</w:t>
            </w:r>
          </w:p>
        </w:tc>
        <w:tc>
          <w:tcPr>
            <w:tcW w:w="1237" w:type="pct"/>
          </w:tcPr>
          <w:p w14:paraId="27B16AD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C5C5920"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DD4021B"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0F1EBDA0"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3054028" w14:textId="77777777" w:rsidR="0086667A" w:rsidRDefault="0086667A" w:rsidP="00602C62">
            <w:pPr>
              <w:pStyle w:val="normalhere"/>
            </w:pPr>
            <w:r>
              <w:t>Ancho de Banda</w:t>
            </w:r>
          </w:p>
        </w:tc>
        <w:tc>
          <w:tcPr>
            <w:tcW w:w="1237" w:type="pct"/>
          </w:tcPr>
          <w:p w14:paraId="1B7B0C9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5A9F7A7D"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332AE1A1"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r>
      <w:tr w:rsidR="0086667A" w14:paraId="1C1351EA"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5D5853" w14:textId="77777777" w:rsidR="0086667A" w:rsidRDefault="0086667A" w:rsidP="00602C62">
            <w:pPr>
              <w:pStyle w:val="normalhere"/>
            </w:pPr>
            <w:r>
              <w:t>Ruido</w:t>
            </w:r>
          </w:p>
        </w:tc>
        <w:tc>
          <w:tcPr>
            <w:tcW w:w="1237" w:type="pct"/>
          </w:tcPr>
          <w:p w14:paraId="7D1240A4"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c>
          <w:tcPr>
            <w:tcW w:w="1237" w:type="pct"/>
          </w:tcPr>
          <w:p w14:paraId="4046C14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0.005 (º/s)</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75717145"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r>
      <w:tr w:rsidR="0086667A" w14:paraId="083C1B8C"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C3A3C93" w14:textId="77777777" w:rsidR="0086667A" w:rsidRDefault="0086667A" w:rsidP="00602C62">
            <w:pPr>
              <w:pStyle w:val="normalhere"/>
            </w:pPr>
            <w:r>
              <w:t>Compensación temperatura</w:t>
            </w:r>
          </w:p>
        </w:tc>
        <w:tc>
          <w:tcPr>
            <w:tcW w:w="1237" w:type="pct"/>
          </w:tcPr>
          <w:p w14:paraId="5132A094"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í</w:t>
            </w:r>
          </w:p>
        </w:tc>
        <w:tc>
          <w:tcPr>
            <w:tcW w:w="1237" w:type="pct"/>
          </w:tcPr>
          <w:p w14:paraId="1E472B0E"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2B4B7108"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067DFD40" w14:textId="13B54817" w:rsidR="0086667A" w:rsidRDefault="0086667A" w:rsidP="0086667A">
      <w:pPr>
        <w:pStyle w:val="fig"/>
      </w:pPr>
    </w:p>
    <w:p w14:paraId="7321B436" w14:textId="75274048" w:rsidR="0086667A" w:rsidRDefault="000651A7" w:rsidP="0086667A">
      <w:pPr>
        <w:pStyle w:val="fig"/>
      </w:pPr>
      <w:r>
        <w:rPr>
          <w:noProof/>
          <w:lang w:val="en-US" w:eastAsia="en-US"/>
        </w:rPr>
        <mc:AlternateContent>
          <mc:Choice Requires="wps">
            <w:drawing>
              <wp:anchor distT="0" distB="0" distL="114300" distR="114300" simplePos="0" relativeHeight="251673088" behindDoc="0" locked="0" layoutInCell="1" allowOverlap="1" wp14:anchorId="1257A386" wp14:editId="114A9448">
                <wp:simplePos x="0" y="0"/>
                <wp:positionH relativeFrom="column">
                  <wp:posOffset>5394960</wp:posOffset>
                </wp:positionH>
                <wp:positionV relativeFrom="paragraph">
                  <wp:posOffset>508635</wp:posOffset>
                </wp:positionV>
                <wp:extent cx="1209675" cy="723900"/>
                <wp:effectExtent l="0" t="0" r="3175" b="4445"/>
                <wp:wrapTopAndBottom/>
                <wp:docPr id="2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72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605FD1" w14:textId="77777777" w:rsidR="009B5BF9" w:rsidRPr="0086667A" w:rsidRDefault="009B5BF9"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9B5BF9" w:rsidRPr="0086667A" w:rsidRDefault="009B5BF9"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5" o:spid="_x0000_s1036" type="#_x0000_t202" style="position:absolute;left:0;text-align:left;margin-left:424.8pt;margin-top:40.05pt;width:95.25pt;height:5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X4QfgIAAAk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" stroked="f">
                <v:textbox inset="0,0,0,0">
                  <w:txbxContent>
                    <w:p w14:paraId="3C605FD1" w14:textId="77777777" w:rsidR="009B5BF9" w:rsidRPr="0086667A" w:rsidRDefault="009B5BF9"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9B5BF9" w:rsidRPr="0086667A" w:rsidRDefault="009B5BF9"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680"/>
        <w:gridCol w:w="2682"/>
        <w:gridCol w:w="2682"/>
      </w:tblGrid>
      <w:tr w:rsidR="0086667A" w14:paraId="6CCC9F7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F0B7932" w14:textId="77777777" w:rsidR="0086667A" w:rsidRDefault="0086667A" w:rsidP="00602C62">
            <w:pPr>
              <w:pStyle w:val="normalhere"/>
            </w:pPr>
          </w:p>
        </w:tc>
        <w:tc>
          <w:tcPr>
            <w:tcW w:w="1667" w:type="pct"/>
          </w:tcPr>
          <w:p w14:paraId="26355D7D"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685054A8"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7F9F379E"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10EDB20" w14:textId="77777777" w:rsidR="0086667A" w:rsidRDefault="0086667A" w:rsidP="00602C62">
            <w:pPr>
              <w:pStyle w:val="normalhere"/>
            </w:pPr>
            <w:r>
              <w:t>Rango</w:t>
            </w:r>
          </w:p>
        </w:tc>
        <w:tc>
          <w:tcPr>
            <w:tcW w:w="1667" w:type="pct"/>
          </w:tcPr>
          <w:p w14:paraId="31F8F8F9"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2 Gs (13 bits)</w:t>
            </w:r>
          </w:p>
        </w:tc>
        <w:tc>
          <w:tcPr>
            <w:tcW w:w="1667" w:type="pct"/>
          </w:tcPr>
          <w:p w14:paraId="37743197"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86667A" w14:paraId="76E4FC40"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1A25B51E" w14:textId="77777777" w:rsidR="0086667A" w:rsidRDefault="0086667A" w:rsidP="00602C62">
            <w:pPr>
              <w:pStyle w:val="normalhere"/>
            </w:pPr>
            <w:r>
              <w:t>Sensibilidad</w:t>
            </w:r>
          </w:p>
        </w:tc>
        <w:tc>
          <w:tcPr>
            <w:tcW w:w="1667" w:type="pct"/>
          </w:tcPr>
          <w:p w14:paraId="33A1F82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3 mGs/LSB</w:t>
            </w:r>
          </w:p>
        </w:tc>
        <w:tc>
          <w:tcPr>
            <w:tcW w:w="1667" w:type="pct"/>
          </w:tcPr>
          <w:p w14:paraId="67BA734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48 mGs/LSB</w:t>
            </w:r>
          </w:p>
        </w:tc>
      </w:tr>
      <w:tr w:rsidR="0086667A" w14:paraId="0271D683"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9AE0974" w14:textId="77777777" w:rsidR="0086667A" w:rsidRDefault="0086667A" w:rsidP="00602C62">
            <w:pPr>
              <w:pStyle w:val="normalhere"/>
            </w:pPr>
            <w:r>
              <w:t>Ejes</w:t>
            </w:r>
          </w:p>
        </w:tc>
        <w:tc>
          <w:tcPr>
            <w:tcW w:w="1667" w:type="pct"/>
          </w:tcPr>
          <w:p w14:paraId="34AD77B1"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7DD57EE3"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38A9461B"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643EFF6F" w14:textId="77777777" w:rsidR="0086667A" w:rsidRDefault="0086667A" w:rsidP="00602C62">
            <w:pPr>
              <w:pStyle w:val="normalhere"/>
            </w:pPr>
            <w:r>
              <w:t>Ancho de Banda</w:t>
            </w:r>
          </w:p>
        </w:tc>
        <w:tc>
          <w:tcPr>
            <w:tcW w:w="1667" w:type="pct"/>
          </w:tcPr>
          <w:p w14:paraId="5FDA26BB" w14:textId="77777777" w:rsidR="0086667A" w:rsidRPr="00477E96"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4F0CC9DF"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2D945AE9" w14:textId="77777777" w:rsidR="0086667A" w:rsidRDefault="0086667A" w:rsidP="00FF7D6E">
      <w:pPr>
        <w:pStyle w:val="normalhere"/>
        <w:ind w:firstLine="288"/>
      </w:pPr>
    </w:p>
    <w:p w14:paraId="4C918A93" w14:textId="77777777" w:rsidR="0086667A" w:rsidRDefault="0086667A" w:rsidP="00FF7D6E">
      <w:pPr>
        <w:pStyle w:val="normalhere"/>
        <w:ind w:firstLine="288"/>
      </w:pPr>
    </w:p>
    <w:p w14:paraId="67FAF609" w14:textId="2D6B934B" w:rsidR="0008735B" w:rsidRDefault="0008735B" w:rsidP="00FF7D6E">
      <w:pPr>
        <w:pStyle w:val="normalhere"/>
        <w:ind w:firstLine="288"/>
      </w:pPr>
      <w:r>
        <w:t>Al momento de realizar la fusión de sensores, esto generaría un cuello de botella en el magnetómetro, limitando la frecuencia de muestreo del algoritmo completo.</w:t>
      </w:r>
    </w:p>
    <w:p w14:paraId="0721F837" w14:textId="29EB63A8" w:rsidR="0008735B" w:rsidRDefault="0008735B" w:rsidP="00FF7D6E">
      <w:pPr>
        <w:pStyle w:val="normalhere"/>
        <w:ind w:firstLine="288"/>
      </w:pPr>
      <w:r>
        <w:t>A diferencia del MPU-9150, el LSM9DS0 a nivel de silicio asocia el magnetómetro con el acelerómetro, y luego adiciona un giroscopio, por el mismo motivo, para comunicarse con todos los sensores se deben utilizar dos direcciones I2C. Una ventaja</w:t>
      </w:r>
      <w:r w:rsidR="00A34C60">
        <w:t xml:space="preserve"> </w:t>
      </w:r>
      <w:r>
        <w:t>relativa que ofrece el LSM9DS0 es que puede comunicarse tanto por I2C como por SPI.</w:t>
      </w:r>
    </w:p>
    <w:p w14:paraId="2979A0F8" w14:textId="2BF2BE47" w:rsidR="0008735B" w:rsidRDefault="0008735B" w:rsidP="00FF7D6E">
      <w:pPr>
        <w:pStyle w:val="normalhere"/>
        <w:ind w:firstLine="288"/>
      </w:pPr>
      <w:r>
        <w:t xml:space="preserve">Tampoco integra un procesador para realizar la fusión, sin embargo, logra menor consumo de corriente, junto con entregar un mejor magnetómetro. La frecuencia de muestreo del magnetómetro llega hasta los </w:t>
      </w:r>
      <w:r w:rsidR="008E2B01">
        <w:t>100S/s</w:t>
      </w:r>
      <w:r>
        <w:t>, volviéndose un cuello de botella apropiado para la aplicación en que se desea utilizar.</w:t>
      </w:r>
    </w:p>
    <w:p w14:paraId="7E16C27C" w14:textId="713342FE" w:rsidR="007757D5" w:rsidRDefault="001C567E" w:rsidP="00FF7D6E">
      <w:pPr>
        <w:pStyle w:val="normalhere"/>
        <w:ind w:firstLine="288"/>
      </w:pPr>
      <w:r>
        <w:lastRenderedPageBreak/>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235" w:name="_Toc407749924"/>
      <w:r>
        <w:t>Selección de protocolo de comunicación</w:t>
      </w:r>
      <w:bookmarkEnd w:id="235"/>
    </w:p>
    <w:p w14:paraId="1F3D5FDD" w14:textId="4893873A" w:rsidR="00F94BED" w:rsidRDefault="00F94BED" w:rsidP="00FF7D6E">
      <w:pPr>
        <w:pStyle w:val="normalhere"/>
        <w:ind w:firstLine="288"/>
      </w:pPr>
      <w:r>
        <w:t xml:space="preserve">El sensor LSM9DS0 puede comunicarse a través de los protocolos seriales I2C o SPI. Si bien el protocolo SPI es más apropiado para la aplicación por permitir velocidades de transferencia superiores al protocolo I2C, se necesitan mayor cantidad de cables para poder utilizarse: </w:t>
      </w:r>
      <w:r w:rsidR="00270C1B">
        <w:t xml:space="preserve">dos </w:t>
      </w:r>
      <w:r w:rsidR="002F3ECD">
        <w:t xml:space="preserve">cables adicionales para realizar la selección del dispositivo, </w:t>
      </w:r>
      <w:r w:rsidR="00270C1B">
        <w:t xml:space="preserve">para cada IMU. Esto debido a que, a nivel de </w:t>
      </w:r>
      <w:r w:rsidR="004160ED" w:rsidRPr="004160ED">
        <w:rPr>
          <w:i/>
        </w:rPr>
        <w:t>wafle</w:t>
      </w:r>
      <w:r w:rsidR="00270C1B">
        <w:t>, el IMU está compuesto por dos integrados, una unidad tiene el acelerómetro y magnetómetro, mientras la otra tiene sólo el giroscopio. Esto significa que, para cada IMU, serán necesarios 6 cables</w:t>
      </w:r>
      <w:r w:rsidR="002F3ECD">
        <w:t xml:space="preserve"> en total: 2 para alimentación, 2 para selección de dispositivo y 2 para comunicación</w:t>
      </w:r>
      <w:r w:rsidR="00270C1B">
        <w:t>.</w:t>
      </w:r>
    </w:p>
    <w:p w14:paraId="569DF592" w14:textId="36BC064B" w:rsidR="001C567E" w:rsidRDefault="00270C1B" w:rsidP="00727826">
      <w:pPr>
        <w:pStyle w:val="normalhere"/>
        <w:ind w:firstLine="288"/>
      </w:pPr>
      <w:r>
        <w:t>El protocolo I2C utiliza menos cables</w:t>
      </w:r>
      <w:r w:rsidR="002F3ECD">
        <w:t xml:space="preserve"> para la comunicación y la selección del dispositivo</w:t>
      </w:r>
      <w:r>
        <w:t>, a costa de una velocidad menor. Adicionalmente, los desarrolladores de integrados sólo proveen dos direcciones I2C, permitiendo conectar un máximo de do</w:t>
      </w:r>
      <w:r w:rsidR="00727826">
        <w:t>s LSM9DS0 a un mismo canal I2C.</w:t>
      </w:r>
    </w:p>
    <w:p w14:paraId="41D55769" w14:textId="493DDAB1" w:rsidR="001C567E" w:rsidRDefault="001C567E" w:rsidP="00727826">
      <w:pPr>
        <w:pStyle w:val="normalhere"/>
        <w:ind w:firstLine="288"/>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r w:rsidR="00507C12">
        <w:t>n</w:t>
      </w:r>
      <w:r>
        <w:t xml:space="preserve"> sobre las zonas de transición, </w:t>
      </w:r>
      <w:r w:rsidR="00507C12">
        <w:t>energizar los sensores con voltajes superiores a los sugeridos por el fabricante</w:t>
      </w:r>
      <w:r>
        <w:t xml:space="preserve"> podría reducir su vida útil. Sería apropiado utilizar un conversor de niveles lógicos tanto para SPI como para I2C, a fin de asegurar una correcta comun</w:t>
      </w:r>
      <w:r w:rsidR="00727826">
        <w:t>icación entre los dispositivos.</w:t>
      </w:r>
    </w:p>
    <w:p w14:paraId="01CF0510" w14:textId="17B5317D" w:rsidR="00270C1B" w:rsidRDefault="001C567E" w:rsidP="00FF7D6E">
      <w:pPr>
        <w:pStyle w:val="normalhere"/>
        <w:ind w:firstLine="288"/>
      </w:pPr>
      <w:r>
        <w:t xml:space="preserve">En consideración de ambas problemáticas, </w:t>
      </w:r>
      <w:r w:rsidR="00270C1B">
        <w:t>se utilizó un multiplexor I2C de 8 canales, PCA9547 de NXP Semiconductors, que permitiría conectar hasta 16 IMUs con un multiplexor (es posible conectar un máximo de 8 multiplexores, logrando 128 IMUs).</w:t>
      </w:r>
    </w:p>
    <w:p w14:paraId="47003FC4" w14:textId="3C6A1721" w:rsidR="001C567E" w:rsidRDefault="001C567E" w:rsidP="00727826">
      <w:pPr>
        <w:pStyle w:val="normalhere"/>
        <w:ind w:firstLine="288"/>
      </w:pPr>
      <w:r>
        <w:t xml:space="preserve">Este multiplexor ayuda además a </w:t>
      </w:r>
      <w:r w:rsidR="00507C12">
        <w:t xml:space="preserve">compensar </w:t>
      </w:r>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6F9B2E06" w14:textId="2DC9EBA7" w:rsidR="001C567E" w:rsidRDefault="001C567E" w:rsidP="00FF7D6E">
      <w:pPr>
        <w:pStyle w:val="normalhere"/>
        <w:ind w:firstLine="288"/>
      </w:pPr>
      <w:r>
        <w:t xml:space="preserve">El cableado debe realizarse con precaución para distancias </w:t>
      </w:r>
      <w:r w:rsidR="00507C12">
        <w:t>mayores a 2 metros</w:t>
      </w:r>
      <w:r>
        <w:t xml:space="preserve">. Se espera tener más de un metro de cable por cada sensor, por tanto, es importante cumplir con las especificaciones del estándar I2C. Los cables más apropiados para la comunicación son el cable </w:t>
      </w:r>
      <w:r w:rsidR="00507C12">
        <w:t>mu</w:t>
      </w:r>
      <w:r w:rsidR="00A34C60">
        <w:t>l</w:t>
      </w:r>
      <w:r w:rsidR="00507C12">
        <w:t>tifilar apantallado AWG 24 y AWG 32</w:t>
      </w:r>
      <w:r>
        <w:t xml:space="preserve">. En consideración de las características de movilidad del dispositivo, el cable plano es más flexible, permitiendo mayor comodidad a la hora de realizar </w:t>
      </w:r>
      <w:r w:rsidR="00123592">
        <w:t>movimientos</w:t>
      </w:r>
      <w:r>
        <w:t>.</w:t>
      </w:r>
    </w:p>
    <w:p w14:paraId="48DEECB2" w14:textId="77777777" w:rsidR="001C567E" w:rsidRDefault="001C567E" w:rsidP="001C567E">
      <w:pPr>
        <w:pStyle w:val="normalhere"/>
        <w:rPr>
          <w:u w:val="single"/>
        </w:rPr>
      </w:pPr>
    </w:p>
    <w:p w14:paraId="06C9B8FC" w14:textId="77777777" w:rsidR="007168CE" w:rsidRPr="001C567E" w:rsidRDefault="007168CE" w:rsidP="001C567E">
      <w:pPr>
        <w:pStyle w:val="normalhere"/>
        <w:rPr>
          <w:u w:val="single"/>
        </w:rPr>
      </w:pPr>
    </w:p>
    <w:p w14:paraId="6742F0D7" w14:textId="5846F5BF" w:rsidR="005130B7" w:rsidRDefault="005130B7" w:rsidP="00F94BED">
      <w:pPr>
        <w:pStyle w:val="Ttulo3"/>
      </w:pPr>
      <w:bookmarkStart w:id="236" w:name="_Toc407749925"/>
      <w:r>
        <w:t>Selección de la plataforma de desarrollo</w:t>
      </w:r>
      <w:bookmarkEnd w:id="236"/>
    </w:p>
    <w:p w14:paraId="3BC27DFD" w14:textId="60217491" w:rsidR="00F61690" w:rsidRDefault="00F61690" w:rsidP="00FF7D6E">
      <w:pPr>
        <w:pStyle w:val="normalhere"/>
        <w:ind w:firstLine="288"/>
      </w:pPr>
      <w:r>
        <w:t>Una vez seleccionado el sensor, se realizó la selección de las plataformas que cumplan de mejor manera los requisitos especificados. Los dispositivos con los que se realizaron pruebas para adquirir, procesar y registrar los datos son:</w:t>
      </w:r>
    </w:p>
    <w:p w14:paraId="3D2FA2B2" w14:textId="34EAAC20" w:rsidR="00A33763" w:rsidRDefault="006F452E" w:rsidP="00857942">
      <w:pPr>
        <w:pStyle w:val="normalhere"/>
        <w:numPr>
          <w:ilvl w:val="0"/>
          <w:numId w:val="8"/>
        </w:numPr>
      </w:pPr>
      <w:r>
        <w:t>Arduino Yún</w:t>
      </w:r>
      <w:r w:rsidR="005F05B1">
        <w:t>: provee un sistema de prototipo rápido junto por medio de un MCU AVR ATmega 32u4</w:t>
      </w:r>
      <w:r w:rsidR="00C712BB">
        <w:t xml:space="preserve"> de 8 bits</w:t>
      </w:r>
      <w:r w:rsidR="005F05B1">
        <w:t xml:space="preserve">, </w:t>
      </w:r>
      <w:r w:rsidR="00507C12">
        <w:t>comunicándose</w:t>
      </w:r>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Atheros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r w:rsidR="005F05B1" w:rsidRPr="00BA0922">
        <w:rPr>
          <w:i/>
        </w:rPr>
        <w:t>routers</w:t>
      </w:r>
      <w:r w:rsidR="005F05B1">
        <w:t>. A través del kernel Linux, es posible montar tarjetas microSD para almacenar información, y el gestor de paquetes de OpenWrt permite instalar utilidades como Python</w:t>
      </w:r>
      <w:r w:rsidR="001F3C0F">
        <w:t>. Esta plataforma, pensa</w:t>
      </w:r>
      <w:r w:rsidR="00211340">
        <w:t>d</w:t>
      </w:r>
      <w:r w:rsidR="001F3C0F">
        <w:t>a para actuar con el IoT</w:t>
      </w:r>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Internet of Things</w:t>
      </w:r>
      <w:r w:rsidR="001F3C0F">
        <w:t xml:space="preserve">) permite </w:t>
      </w:r>
      <w:r w:rsidR="001F3C0F">
        <w:lastRenderedPageBreak/>
        <w:t>desarrollar proyectos que pueda</w:t>
      </w:r>
      <w:r w:rsidR="003C37B4">
        <w:t>n</w:t>
      </w:r>
      <w:r w:rsidR="001F3C0F">
        <w:t xml:space="preserve"> interactuar directamente en forma inalámbrica con internet o redes locales.</w:t>
      </w:r>
    </w:p>
    <w:p w14:paraId="2038E424" w14:textId="09C6B7F5" w:rsidR="00A33763" w:rsidRDefault="00A33763" w:rsidP="00A33763">
      <w:pPr>
        <w:pStyle w:val="normalhere"/>
        <w:ind w:left="720"/>
      </w:pPr>
      <w:r>
        <w:t>En el firmware de Arduino, se cargó la librería RTIMULib</w:t>
      </w:r>
      <w:r w:rsidR="0074377E">
        <w:t xml:space="preserve"> para Arduino </w:t>
      </w:r>
      <w:r w:rsidR="0074377E">
        <w:fldChar w:fldCharType="begin"/>
      </w:r>
      <w:r w:rsidR="003E655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74377E">
        <w:fldChar w:fldCharType="separate"/>
      </w:r>
      <w:r w:rsidR="0074377E" w:rsidRPr="0074377E">
        <w:t>(Barnett, 2014)</w:t>
      </w:r>
      <w:r w:rsidR="0074377E">
        <w:fldChar w:fldCharType="end"/>
      </w:r>
      <w:r w:rsidR="0074377E">
        <w:t>, la que permite utilizar indistintamente sensores MPU-9150 o LSM9DS0. Se comprobó la transferencia por medio de un puerto serial virtual para verificar el funcionamiento de la adquisición.</w:t>
      </w:r>
    </w:p>
    <w:p w14:paraId="48BBB4F5" w14:textId="36D30765" w:rsidR="0074377E" w:rsidRDefault="0074377E" w:rsidP="00A33763">
      <w:pPr>
        <w:pStyle w:val="normalhere"/>
        <w:ind w:left="720"/>
      </w:pPr>
      <w:r>
        <w:t xml:space="preserve">Para el almacenamiento, Arduino </w:t>
      </w:r>
      <w:r w:rsidR="002D05EE">
        <w:t>Yún</w:t>
      </w:r>
      <w:r>
        <w:t xml:space="preserve"> posee acceso a una memoria micro SD que es manejada a través del Atheros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331F6283" w14:textId="29DA13D4" w:rsidR="0081264A" w:rsidRDefault="0074377E" w:rsidP="00857942">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6CB508AC" w14:textId="36AE4501" w:rsidR="0081264A" w:rsidRDefault="0081264A" w:rsidP="00A33763">
      <w:pPr>
        <w:pStyle w:val="normalhere"/>
        <w:ind w:left="720"/>
      </w:pPr>
      <w:r>
        <w:t xml:space="preserve">Autobahn </w:t>
      </w:r>
      <w:r w:rsidR="00B26574">
        <w:fldChar w:fldCharType="begin"/>
      </w:r>
      <w:r w:rsidR="003E655E">
        <w:instrText xml:space="preserve"> ADDIN ZOTERO_ITEM CSL_CITATION {"citationID":"29d3c3rqjc","properties":{"formattedCitation":"(Tavendo, 2014)","plainCitation":"(Tavendo, 2014)"},"citationItems":[{"id":692,"uris":["http://zotero.org/users/local/bwVY6orv/items/A65CQKDC"],"uri":["http://zotero.org/users/local/bwVY6orv/items/A65CQKDC"],"itemData":{"id":692,"type":"post-weblog","title":"Autobahn","container-title":"Open-source real-time framework for Web, Mobile &amp; Internet of Things.","abstract":"The Autobahn project provides open-source implementations of the The WebSocket Protocol and The Web Application Messaging Protocol (WAMP) network protocols.\n\nWebSocket allows bidirectional real-time messaging on the Web and WAMP adds asynchronous Remote Procedure Calls and Publish &amp; Subscribe on top of WebSocket.\n\nWAMP is ideal for distributed, multi-client and server applications, such as multi-user database-driven business applications, sensor networks (IoT), instant messaging or MMOGs (massively multi-player online games).","URL":"http://autobahn.ws/","author":[{"family":"Tavendo","given":""}],"issued":{"date-parts":[["2014"]]},"accessed":{"date-parts":[["2014",10,27]]}}}],"schema":"https://github.com/citation-style-language/schema/raw/master/csl-citation.json"} </w:instrText>
      </w:r>
      <w:r w:rsidR="00B26574">
        <w:fldChar w:fldCharType="separate"/>
      </w:r>
      <w:r w:rsidR="00B26574" w:rsidRPr="00B26574">
        <w:t>(Tavendo, 2014)</w:t>
      </w:r>
      <w:r w:rsidR="00B26574">
        <w:fldChar w:fldCharType="end"/>
      </w:r>
      <w:r w:rsidR="00B26574">
        <w:t xml:space="preserve"> </w:t>
      </w:r>
      <w:r>
        <w:t xml:space="preserve">es un proyecto </w:t>
      </w:r>
      <w:r w:rsidRPr="0081264A">
        <w:rPr>
          <w:i/>
        </w:rPr>
        <w:t>open source</w:t>
      </w:r>
      <w:r>
        <w:t xml:space="preserve"> que provee implementaciones de los protocolos WebSocket y WAMP </w:t>
      </w:r>
      <w:r w:rsidR="003C37B4">
        <w:t>(</w:t>
      </w:r>
      <w:r w:rsidR="003C37B4" w:rsidRPr="003C37B4">
        <w:rPr>
          <w:i/>
        </w:rPr>
        <w:t>Web Application Messaging Protocol</w:t>
      </w:r>
      <w:r w:rsidR="003C37B4">
        <w:t xml:space="preserve">) </w:t>
      </w:r>
      <w:r>
        <w:t xml:space="preserve">en Python, JavaScript, Android y C++. Gracias a este </w:t>
      </w:r>
      <w:r w:rsidRPr="002D05EE">
        <w:rPr>
          <w:i/>
        </w:rPr>
        <w:t>framework</w:t>
      </w:r>
      <w:r>
        <w:t>, es posible montar una página web que permita controlar el dispositivo a través de la red y capturar los datos y almacenarlos en forma local o remota. Las posibilidades de contar con el protocolo WebSocket operativo permiten una gran cantidad de aplicaciones basadas en IoT, con actualizaciones en tiempo real.</w:t>
      </w:r>
    </w:p>
    <w:p w14:paraId="59E2CBE5" w14:textId="2E377B71" w:rsidR="0081264A" w:rsidRDefault="0081264A" w:rsidP="00857942">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r w:rsidRPr="0063093F">
        <w:rPr>
          <w:i/>
        </w:rPr>
        <w:t>Openssh-sftp-server</w:t>
      </w:r>
      <w:r>
        <w:t>, un servidor de sistemas SFTP (</w:t>
      </w:r>
      <w:r w:rsidRPr="0063093F">
        <w:rPr>
          <w:i/>
        </w:rPr>
        <w:t>Secure File Transfer Protocol</w:t>
      </w:r>
      <w:r>
        <w:t>)</w:t>
      </w:r>
    </w:p>
    <w:p w14:paraId="60A1EFD9" w14:textId="2979423E" w:rsidR="0063093F" w:rsidRDefault="0063093F" w:rsidP="00BC4B5E">
      <w:pPr>
        <w:pStyle w:val="normalhere"/>
        <w:numPr>
          <w:ilvl w:val="0"/>
          <w:numId w:val="12"/>
        </w:numPr>
      </w:pPr>
      <w:r w:rsidRPr="0063093F">
        <w:rPr>
          <w:i/>
        </w:rPr>
        <w:t>Bzip, unzip tar</w:t>
      </w:r>
      <w:r>
        <w:t>, aplicaciones para descomprimir archivos.</w:t>
      </w:r>
    </w:p>
    <w:p w14:paraId="7858CDF5" w14:textId="33001D70" w:rsidR="0063093F" w:rsidRDefault="0063093F" w:rsidP="00BC4B5E">
      <w:pPr>
        <w:pStyle w:val="normalhere"/>
        <w:numPr>
          <w:ilvl w:val="0"/>
          <w:numId w:val="12"/>
        </w:numPr>
      </w:pPr>
      <w:r>
        <w:rPr>
          <w:i/>
        </w:rPr>
        <w:t>Wget</w:t>
      </w:r>
      <w:r>
        <w:t>, aplicación para descargar archivos por línea de comandos.</w:t>
      </w:r>
    </w:p>
    <w:p w14:paraId="78997A92" w14:textId="6F19FC5A" w:rsidR="0063093F" w:rsidRDefault="0063093F" w:rsidP="00BC4B5E">
      <w:pPr>
        <w:pStyle w:val="normalhere"/>
        <w:numPr>
          <w:ilvl w:val="0"/>
          <w:numId w:val="12"/>
        </w:numPr>
      </w:pPr>
      <w:r>
        <w:rPr>
          <w:i/>
        </w:rPr>
        <w:t>Fdisk, e2fsprogs</w:t>
      </w:r>
      <w:r>
        <w:t>, aplicaciones para manejar sistema de ficheros.</w:t>
      </w:r>
    </w:p>
    <w:p w14:paraId="392CE3DF" w14:textId="062851A9" w:rsidR="003C37B4" w:rsidRDefault="0063093F" w:rsidP="00BC4B5E">
      <w:pPr>
        <w:pStyle w:val="normalhere"/>
        <w:numPr>
          <w:ilvl w:val="0"/>
          <w:numId w:val="12"/>
        </w:numPr>
      </w:pPr>
      <w:r w:rsidRPr="0063093F">
        <w:rPr>
          <w:i/>
        </w:rPr>
        <w:t>Python, pyopenssl, python-openssl, python-crypto, python-bzip2, python-sqlite3, python-ncurses</w:t>
      </w:r>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r>
        <w:rPr>
          <w:i/>
        </w:rPr>
        <w:t>Setuptools</w:t>
      </w:r>
      <w:r>
        <w:t xml:space="preserve">, una herramienta de Python que ofrece un repositorio para instalar librerías de Python, entre ellas, Autobahn y sus dependencias: </w:t>
      </w:r>
      <w:r>
        <w:rPr>
          <w:i/>
        </w:rPr>
        <w:t xml:space="preserve">zope.interface </w:t>
      </w:r>
      <w:r>
        <w:t xml:space="preserve">y </w:t>
      </w:r>
      <w:r>
        <w:rPr>
          <w:i/>
        </w:rPr>
        <w:t>twisted</w:t>
      </w:r>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r>
        <w:rPr>
          <w:i/>
        </w:rPr>
        <w:t>PySerial</w:t>
      </w:r>
      <w:r>
        <w:t>, librería de Python para acceder al puerto serial (UART).</w:t>
      </w:r>
    </w:p>
    <w:p w14:paraId="06D028AB" w14:textId="77777777" w:rsidR="003C37B4" w:rsidRDefault="003C37B4" w:rsidP="003C37B4">
      <w:pPr>
        <w:pStyle w:val="normalhere"/>
        <w:ind w:left="720"/>
      </w:pPr>
    </w:p>
    <w:p w14:paraId="54769E41" w14:textId="336360C2" w:rsidR="00314F66" w:rsidRDefault="003C37B4" w:rsidP="00857942">
      <w:pPr>
        <w:pStyle w:val="normalhere"/>
        <w:ind w:left="720"/>
      </w:pPr>
      <w:r>
        <w:lastRenderedPageBreak/>
        <w:t xml:space="preserve">Una vez compilados e instalados los programas, es necesario desactivar la librería Bridge de Arduino para liberar el puerto serial. Esto se consigue modificando el archivo </w:t>
      </w:r>
      <w:r w:rsidRPr="003C37B4">
        <w:rPr>
          <w:i/>
        </w:rPr>
        <w:t>/etc/inttab</w:t>
      </w:r>
      <w:r>
        <w:t>, donde se puede encontrar la línea que registra un intérprete de comandos ASH al puerto serial del router (</w:t>
      </w:r>
      <w:r w:rsidRPr="003C37B4">
        <w:rPr>
          <w:i/>
        </w:rPr>
        <w:t>/dev/ttyATH0</w:t>
      </w:r>
      <w:r w:rsidR="00857942">
        <w:t>).</w:t>
      </w:r>
    </w:p>
    <w:p w14:paraId="3C9D4BAD" w14:textId="0683B52B" w:rsidR="00D0454E" w:rsidRDefault="00314F66" w:rsidP="00857942">
      <w:pPr>
        <w:pStyle w:val="normalhere"/>
        <w:ind w:left="720"/>
      </w:pPr>
      <w:r>
        <w:t xml:space="preserve">Autobahn ofrece una documentación detallada y ejemplos en su repositorio, entre ellos, el ejemplo ubicado en </w:t>
      </w:r>
      <w:r w:rsidRPr="00314F66">
        <w:rPr>
          <w:i/>
        </w:rPr>
        <w:t>/examples/twisted/wamp/app/serial2ws</w:t>
      </w:r>
      <w:r>
        <w:t xml:space="preserve"> ejemplifica como utilizar el servidor WAMP y WebSockets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ebSocket a medida que el micro controlador los envía hacia una página cliente, montada en el mismo servidor. Iniciado el servidor, basta con entrar a la dirección </w:t>
      </w:r>
      <w:hyperlink r:id="rId18"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07443EA3" w14:textId="05C9D910" w:rsidR="003775CA" w:rsidRDefault="00D0454E" w:rsidP="00857942">
      <w:pPr>
        <w:pStyle w:val="normalhere"/>
        <w:ind w:left="720"/>
      </w:pPr>
      <w:r>
        <w:t xml:space="preserve">Tras tener operacional el sistema, </w:t>
      </w:r>
      <w:r w:rsidR="003775CA">
        <w:t>se realizan adquisiciones con un sensor, luego con varios sensores y se registran los datos obtenidos en un archivo CSV (</w:t>
      </w:r>
      <w:r w:rsidR="003775CA" w:rsidRPr="003775CA">
        <w:rPr>
          <w:i/>
        </w:rPr>
        <w:t>Comma Separated Values</w:t>
      </w:r>
      <w:r w:rsidR="003775CA">
        <w:t>) junto con el tiempo en que se realizó cada adquisición (</w:t>
      </w:r>
      <w:r w:rsidR="003775CA" w:rsidRPr="003775CA">
        <w:rPr>
          <w:i/>
        </w:rPr>
        <w:t>time stamp</w:t>
      </w:r>
      <w:r w:rsidR="003775CA">
        <w:t>).</w:t>
      </w:r>
    </w:p>
    <w:p w14:paraId="60239FDF" w14:textId="1F582AF7" w:rsidR="003775CA" w:rsidRDefault="003775CA" w:rsidP="003C37B4">
      <w:pPr>
        <w:pStyle w:val="normalhere"/>
        <w:ind w:left="720"/>
      </w:pPr>
      <w:r>
        <w:t>Las pruebas mostraron que la frecuencia de muestro obtenida rondaba los 20Hz con un solo sensor. Sin embargo, al agregar más sensores, el ancho de banda se repartía entre los diferentes sensores, llegando a frecuencias de 4Hz cuando 5 IMUs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4F811788" w14:textId="166135D0" w:rsidR="00320D12" w:rsidRDefault="001F3C0F" w:rsidP="00857942">
      <w:pPr>
        <w:pStyle w:val="normalhere"/>
        <w:numPr>
          <w:ilvl w:val="0"/>
          <w:numId w:val="8"/>
        </w:numPr>
      </w:pPr>
      <w:r>
        <w:t xml:space="preserve">Nucleo F401RE: con un MCU ARM </w:t>
      </w:r>
      <w:r w:rsidRPr="001F3C0F">
        <w:t>STM32F401RE</w:t>
      </w:r>
      <w:r w:rsidR="00C712BB">
        <w:t xml:space="preserve"> de 32 bits</w:t>
      </w:r>
      <w:r>
        <w:t>, y compatibilidad con dispositivos creados para Arduino</w:t>
      </w:r>
      <w:r w:rsidR="003775CA">
        <w:t xml:space="preserve"> (</w:t>
      </w:r>
      <w:r w:rsidR="003775CA" w:rsidRPr="003775CA">
        <w:rPr>
          <w:i/>
        </w:rPr>
        <w:t>Shields</w:t>
      </w:r>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22764A76" w14:textId="62B66153" w:rsidR="00B67EAE" w:rsidRDefault="00320D12" w:rsidP="00857942">
      <w:pPr>
        <w:pStyle w:val="normalhere"/>
        <w:ind w:left="720"/>
      </w:pPr>
      <w:r>
        <w:t>El framework Autobah result</w:t>
      </w:r>
      <w:r w:rsidR="001F5985">
        <w:t>ó</w:t>
      </w:r>
      <w:r>
        <w:t xml:space="preserve"> ser una alternativa interesante, y provee la portabilidad para ser implementado en diferentes arquitecturas. Tras implementar el </w:t>
      </w:r>
      <w:r w:rsidRPr="00320D12">
        <w:rPr>
          <w:i/>
        </w:rPr>
        <w:t>firmware</w:t>
      </w:r>
      <w:r>
        <w:t xml:space="preserve"> para adquirir datos de los sensores, la cantidad de periféricos no incluidos, respecto a la plataforma Arduino Yún</w:t>
      </w:r>
      <w:r w:rsidR="001F5985">
        <w:t>,</w:t>
      </w:r>
      <w:r>
        <w:t xml:space="preserve"> generaría un aumento en el tiempo de desarrollo. A diferencia de la plataforma Arduino Yún, la plataforma Nucleo F401RE no cuenta con almacenamiento directo a una memoria externa, ni un siste</w:t>
      </w:r>
      <w:r w:rsidR="00857942">
        <w:t>ma de comunicación inalámbrica.</w:t>
      </w:r>
    </w:p>
    <w:p w14:paraId="2F134DDC" w14:textId="6811F334" w:rsidR="00B67EAE" w:rsidRDefault="00B67EAE" w:rsidP="00320D12">
      <w:pPr>
        <w:pStyle w:val="normalhere"/>
        <w:ind w:left="720"/>
      </w:pPr>
      <w:r>
        <w:t>En vista de las problemáticas presentadas, se decide continuar con la siguiente plataforma, debido a que la cantidad de</w:t>
      </w:r>
      <w:r w:rsidR="009A017E">
        <w:t xml:space="preserve"> componentes</w:t>
      </w:r>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077777B8" w14:textId="466BFF0C" w:rsidR="009B2B56" w:rsidRDefault="006F452E" w:rsidP="007168CE">
      <w:pPr>
        <w:pStyle w:val="normalhere"/>
        <w:numPr>
          <w:ilvl w:val="0"/>
          <w:numId w:val="8"/>
        </w:numPr>
      </w:pPr>
      <w:r>
        <w:t>Raspberry Pi (</w:t>
      </w:r>
      <w:r w:rsidR="001F3C0F">
        <w:t>Modelo B revisión 2</w:t>
      </w:r>
      <w:r>
        <w:t>)</w:t>
      </w:r>
      <w:r w:rsidR="001F3C0F">
        <w:t>: provee un sistema de Linux embebido sobre un procesador ARM1176JZF-S (ARMv6k), junto a un procesador de gráficos Broadcom VideoCore IV, entregan grandes capacidades de procesamiento y almacenamiento. Dispone de GPIO que permiten establecer comunicación UART, I</w:t>
      </w:r>
      <w:r w:rsidR="00C712BB">
        <w:t xml:space="preserve">2C y SPI con otros dispositivos, además de correr distribuciones como GNU/Linux </w:t>
      </w:r>
      <w:r w:rsidR="00211340">
        <w:t>Debían</w:t>
      </w:r>
      <w:r w:rsidR="00C712BB">
        <w:t xml:space="preserve"> para ARM, permite conexión a otros dispositivos a través de Ethernet o USB.</w:t>
      </w:r>
    </w:p>
    <w:p w14:paraId="19E1179A" w14:textId="3ACDE706" w:rsidR="009B2B56" w:rsidRDefault="009B2B56" w:rsidP="00857942">
      <w:pPr>
        <w:pStyle w:val="normalhere"/>
        <w:ind w:left="720"/>
      </w:pPr>
      <w:r>
        <w:t>La plataforma de desarrollo RPi (Raspberry Pi) provee una mezcla entre la cantidad de periféricos embebidos en el sistema junto con la posibilidad de actuar como un punto de acceso WiF</w:t>
      </w:r>
      <w:r w:rsidR="00857942">
        <w:t>i por medio de sus puertos USB.</w:t>
      </w:r>
    </w:p>
    <w:p w14:paraId="0E279D49" w14:textId="08249AC3" w:rsidR="00DE672A" w:rsidRDefault="00DE672A" w:rsidP="00857942">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iendo los archivos y modificándolos para volverlos accesibles a Python</w:t>
      </w:r>
      <w:r>
        <w:t xml:space="preserve">. Es necesario portar el controlador del </w:t>
      </w:r>
      <w:r>
        <w:lastRenderedPageBreak/>
        <w:t>multiplexor PCA9547 a Python, tras lo cual se pueden realizar las pruebas de funcionamiento.</w:t>
      </w:r>
    </w:p>
    <w:p w14:paraId="25B6FFA5" w14:textId="04ECC288" w:rsidR="00DE672A" w:rsidRDefault="00DE672A" w:rsidP="00857942">
      <w:pPr>
        <w:pStyle w:val="normalhere"/>
        <w:ind w:left="720"/>
      </w:pPr>
      <w:r>
        <w:t>Con la configuración implementada</w:t>
      </w:r>
      <w:r w:rsidR="00D075B9">
        <w:t xml:space="preserve">, donde es importante señalar la habilitación de las velocidades </w:t>
      </w:r>
      <w:r w:rsidR="00D075B9" w:rsidRPr="00D075B9">
        <w:rPr>
          <w:i/>
        </w:rPr>
        <w:t>fastboot</w:t>
      </w:r>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IMUs multiplexados, logrando la máxima configuración esperada para</w:t>
      </w:r>
      <w:r w:rsidR="00857942">
        <w:t xml:space="preserve"> el procesamiento de los datos.</w:t>
      </w: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r w:rsidR="009A017E">
        <w:t>, debido a que varios de sus componentes son difíciles de encontrar en el mercado, junto con soluciones de soldadura avanzada. Sin embargo, la arquitectura ARM permite portabilidad hacia otras plataformas, manteniendo</w:t>
      </w:r>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F542CDA" w:rsidR="00D72EB1" w:rsidRDefault="000651A7" w:rsidP="00D72EB1">
      <w:pPr>
        <w:pStyle w:val="normalhere"/>
        <w:ind w:left="720"/>
      </w:pPr>
      <w:r>
        <w:rPr>
          <w:noProof/>
          <w:lang w:val="en-US" w:eastAsia="en-US"/>
        </w:rPr>
        <mc:AlternateContent>
          <mc:Choice Requires="wps">
            <w:drawing>
              <wp:anchor distT="0" distB="0" distL="114300" distR="114300" simplePos="0" relativeHeight="251662848" behindDoc="0" locked="0" layoutInCell="1" allowOverlap="1" wp14:anchorId="5EDF4AA9" wp14:editId="1451C08A">
                <wp:simplePos x="0" y="0"/>
                <wp:positionH relativeFrom="column">
                  <wp:posOffset>5248910</wp:posOffset>
                </wp:positionH>
                <wp:positionV relativeFrom="paragraph">
                  <wp:posOffset>2315210</wp:posOffset>
                </wp:positionV>
                <wp:extent cx="1206500" cy="679450"/>
                <wp:effectExtent l="3175" t="0" r="0" b="0"/>
                <wp:wrapTopAndBottom/>
                <wp:docPr id="2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79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3FDAC8" w14:textId="77777777" w:rsidR="009B5BF9" w:rsidRPr="00B95FA4" w:rsidRDefault="009B5BF9" w:rsidP="007630A7">
                            <w:pPr>
                              <w:pStyle w:val="fig"/>
                              <w:pBdr>
                                <w:bottom w:val="single" w:sz="8" w:space="1" w:color="auto"/>
                              </w:pBdr>
                              <w:spacing w:after="0"/>
                              <w:jc w:val="both"/>
                              <w:rPr>
                                <w:b/>
                                <w:i w:val="0"/>
                                <w:sz w:val="20"/>
                                <w:szCs w:val="20"/>
                              </w:rPr>
                            </w:pPr>
                            <w:bookmarkStart w:id="237"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Pr>
                                <w:b/>
                                <w:i w:val="0"/>
                                <w:noProof/>
                                <w:sz w:val="20"/>
                                <w:szCs w:val="20"/>
                              </w:rPr>
                              <w:t>8</w:t>
                            </w:r>
                            <w:r w:rsidRPr="00B95FA4">
                              <w:rPr>
                                <w:b/>
                                <w:i w:val="0"/>
                                <w:noProof/>
                                <w:sz w:val="20"/>
                                <w:szCs w:val="20"/>
                              </w:rPr>
                              <w:fldChar w:fldCharType="end"/>
                            </w:r>
                            <w:bookmarkEnd w:id="237"/>
                            <w:r w:rsidRPr="00B95FA4">
                              <w:rPr>
                                <w:b/>
                                <w:i w:val="0"/>
                                <w:sz w:val="20"/>
                                <w:szCs w:val="20"/>
                              </w:rPr>
                              <w:t>.</w:t>
                            </w:r>
                          </w:p>
                          <w:p w14:paraId="37402BEF" w14:textId="43915259" w:rsidR="009B5BF9" w:rsidRPr="007630A7" w:rsidRDefault="009B5BF9"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Diagrama de conexión básica de la plataforma Raspberry Pi</w:t>
                            </w:r>
                            <w:r>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F4AA9" id="Text Box 22" o:spid="_x0000_s1037" type="#_x0000_t202" style="position:absolute;left:0;text-align:left;margin-left:413.3pt;margin-top:182.3pt;width:95pt;height:5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" stroked="f">
                <v:textbox inset="0,0,0,0">
                  <w:txbxContent>
                    <w:p w14:paraId="5C3FDAC8" w14:textId="77777777" w:rsidR="009B5BF9" w:rsidRPr="00B95FA4" w:rsidRDefault="009B5BF9" w:rsidP="007630A7">
                      <w:pPr>
                        <w:pStyle w:val="fig"/>
                        <w:pBdr>
                          <w:bottom w:val="single" w:sz="8" w:space="1" w:color="auto"/>
                        </w:pBdr>
                        <w:spacing w:after="0"/>
                        <w:jc w:val="both"/>
                        <w:rPr>
                          <w:b/>
                          <w:i w:val="0"/>
                          <w:sz w:val="20"/>
                          <w:szCs w:val="20"/>
                        </w:rPr>
                      </w:pPr>
                      <w:bookmarkStart w:id="238"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Pr>
                          <w:b/>
                          <w:i w:val="0"/>
                          <w:noProof/>
                          <w:sz w:val="20"/>
                          <w:szCs w:val="20"/>
                        </w:rPr>
                        <w:t>8</w:t>
                      </w:r>
                      <w:r w:rsidRPr="00B95FA4">
                        <w:rPr>
                          <w:b/>
                          <w:i w:val="0"/>
                          <w:noProof/>
                          <w:sz w:val="20"/>
                          <w:szCs w:val="20"/>
                        </w:rPr>
                        <w:fldChar w:fldCharType="end"/>
                      </w:r>
                      <w:bookmarkEnd w:id="238"/>
                      <w:r w:rsidRPr="00B95FA4">
                        <w:rPr>
                          <w:b/>
                          <w:i w:val="0"/>
                          <w:sz w:val="20"/>
                          <w:szCs w:val="20"/>
                        </w:rPr>
                        <w:t>.</w:t>
                      </w:r>
                    </w:p>
                    <w:p w14:paraId="37402BEF" w14:textId="43915259" w:rsidR="009B5BF9" w:rsidRPr="007630A7" w:rsidRDefault="009B5BF9"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Diagrama de conexión básica de la plataforma Raspberry Pi</w:t>
                      </w:r>
                      <w:r>
                        <w:rPr>
                          <w:i w:val="0"/>
                          <w:sz w:val="20"/>
                          <w:szCs w:val="20"/>
                        </w:rPr>
                        <w:t>.</w:t>
                      </w:r>
                    </w:p>
                  </w:txbxContent>
                </v:textbox>
                <w10:wrap type="topAndBottom"/>
              </v:shape>
            </w:pict>
          </mc:Fallback>
        </mc:AlternateContent>
      </w:r>
      <w:r w:rsidR="007168CE">
        <w:rPr>
          <w:noProof/>
          <w:lang w:val="en-US" w:eastAsia="en-US"/>
        </w:rPr>
        <w:drawing>
          <wp:anchor distT="0" distB="0" distL="114300" distR="114300" simplePos="0" relativeHeight="251651584" behindDoc="0" locked="0" layoutInCell="1" allowOverlap="1" wp14:anchorId="71F73820" wp14:editId="5B9FDE5F">
            <wp:simplePos x="0" y="0"/>
            <wp:positionH relativeFrom="column">
              <wp:posOffset>35560</wp:posOffset>
            </wp:positionH>
            <wp:positionV relativeFrom="paragraph">
              <wp:posOffset>401955</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p>
    <w:p w14:paraId="6FA89836" w14:textId="10A3DA2E" w:rsidR="009D06C0" w:rsidRPr="009D06C0" w:rsidRDefault="00582042" w:rsidP="009D06C0">
      <w:pPr>
        <w:pStyle w:val="Ttulo3"/>
      </w:pPr>
      <w:bookmarkStart w:id="239" w:name="_Toc407749926"/>
      <w:r>
        <w:t>Hardware del dispositivo</w:t>
      </w:r>
      <w:bookmarkEnd w:id="239"/>
    </w:p>
    <w:p w14:paraId="519681D8" w14:textId="00E3E500" w:rsidR="009D06C0" w:rsidRDefault="009D06C0" w:rsidP="00FF7D6E">
      <w:pPr>
        <w:pStyle w:val="normalhere"/>
        <w:ind w:firstLine="288"/>
      </w:pPr>
      <w:r>
        <w:t xml:space="preserve">El objetivo de utilizar una plataforma de desarrollo es realizar los prototipos con la menor cantidad de desarrollo de Hardware. </w:t>
      </w:r>
      <w:r w:rsidR="00002742">
        <w:t>En l</w:t>
      </w:r>
      <w:r>
        <w:t xml:space="preserve">a </w:t>
      </w:r>
      <w:r w:rsidR="00002742">
        <w:fldChar w:fldCharType="begin"/>
      </w:r>
      <w:r w:rsidR="00002742">
        <w:instrText xml:space="preserve"> REF _Ref404152229 \h </w:instrText>
      </w:r>
      <w:r w:rsidR="00002742">
        <w:fldChar w:fldCharType="separate"/>
      </w:r>
      <w:r w:rsidR="00CA29B9">
        <w:t xml:space="preserve">Figura </w:t>
      </w:r>
      <w:r w:rsidR="00CA29B9">
        <w:rPr>
          <w:noProof/>
        </w:rPr>
        <w:t>8</w:t>
      </w:r>
      <w:r w:rsidR="00002742">
        <w:fldChar w:fldCharType="end"/>
      </w:r>
      <w:r>
        <w:t xml:space="preserve"> </w:t>
      </w:r>
      <w:r w:rsidR="00002742">
        <w:t xml:space="preserve">se observan </w:t>
      </w:r>
      <w:r>
        <w:t>los componentes de la plataform</w:t>
      </w:r>
      <w:r w:rsidR="00002742">
        <w:t>a, junto con las conexiones básicas para hacer funcionar la plataforma</w:t>
      </w:r>
      <w:r>
        <w:t>.</w:t>
      </w:r>
      <w:r w:rsidR="00002742">
        <w:t xml:space="preserve"> En uno de los puertos USB se conecta el WiFi, y en los terminales SDA y SCL las conexiones al multiplexor I2C y los sensores IMU</w:t>
      </w:r>
      <w:r w:rsidR="007630A7">
        <w:t xml:space="preserve"> f</w:t>
      </w:r>
      <w:r w:rsidR="00093B1A">
        <w:t xml:space="preserve">ue necesario desarrollar un </w:t>
      </w:r>
      <w:r w:rsidR="00093B1A" w:rsidRPr="00093B1A">
        <w:rPr>
          <w:i/>
        </w:rPr>
        <w:t>breakout board</w:t>
      </w:r>
      <w:r w:rsidR="00093B1A">
        <w:t xml:space="preserve"> para el multiplexor PCA9547, debido a que su 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r w:rsidR="00002742" w:rsidRPr="00002742">
        <w:rPr>
          <w:i/>
        </w:rPr>
        <w:t>headers</w:t>
      </w:r>
      <w:r w:rsidR="00002742">
        <w:t>) para conectores IDC de cable plano, de 5x2 pines. Esto permite realizar la conexión de los sensores en forma reversible, por tanto el usuario no puede conectar en forma errónea el dispositivo.</w:t>
      </w:r>
    </w:p>
    <w:p w14:paraId="2D67626B" w14:textId="47E10230" w:rsidR="00431330" w:rsidRDefault="00481CD2" w:rsidP="00857942">
      <w:pPr>
        <w:pStyle w:val="normalhere"/>
      </w:pPr>
      <w:r>
        <w:t xml:space="preserve">A pesar de no tener la misma topología que los </w:t>
      </w:r>
      <w:r>
        <w:rPr>
          <w:i/>
        </w:rPr>
        <w:t>S</w:t>
      </w:r>
      <w:r w:rsidRPr="00481CD2">
        <w:rPr>
          <w:i/>
        </w:rPr>
        <w:t>hield</w:t>
      </w:r>
      <w:r>
        <w:t xml:space="preserve"> R3 de Arduino, en el diseño se consideró mantener las dimensiones dentro del área de prototipo de los </w:t>
      </w:r>
      <w:r w:rsidRPr="00481CD2">
        <w:rPr>
          <w:i/>
        </w:rPr>
        <w:t>Shields</w:t>
      </w:r>
      <w:r>
        <w:t xml:space="preserve">. Esto permitirá portabilidad a </w:t>
      </w:r>
      <w:r>
        <w:lastRenderedPageBreak/>
        <w:t>las plataformas de desarrollo ya utilizadas, específicamente la plataforma Nucleo F401RE, que se postula como el mejor candidato para una solución final embebida.</w:t>
      </w:r>
    </w:p>
    <w:p w14:paraId="0F03F071" w14:textId="47F8837C" w:rsidR="00C41DE4" w:rsidRDefault="000072D2" w:rsidP="00857942">
      <w:pPr>
        <w:pStyle w:val="normalhere"/>
        <w:ind w:firstLine="288"/>
      </w:pPr>
      <w:r>
        <w:t>Para energizar la plataforma de desarrollo, se utilizó una batería recargable externa de 2800mA</w:t>
      </w:r>
      <w:r w:rsidR="009A017E">
        <w:t>h</w:t>
      </w:r>
      <w:r>
        <w:t>, con la cual se logró hasta 2 horas de adquisición continua, sin implementar ningún tipo de ahorro energético.</w:t>
      </w:r>
    </w:p>
    <w:p w14:paraId="79010812" w14:textId="1FB2A9ED" w:rsidR="00857942" w:rsidRDefault="00857942" w:rsidP="000651A7">
      <w:pPr>
        <w:pStyle w:val="normalhere"/>
        <w:ind w:firstLine="288"/>
      </w:pPr>
      <w:r>
        <w:rPr>
          <w:noProof/>
          <w:lang w:val="en-US" w:eastAsia="en-US"/>
        </w:rPr>
        <w:drawing>
          <wp:anchor distT="0" distB="0" distL="114300" distR="114300" simplePos="0" relativeHeight="251650560" behindDoc="0" locked="0" layoutInCell="1" allowOverlap="1" wp14:anchorId="4882228C" wp14:editId="30BE4D75">
            <wp:simplePos x="0" y="0"/>
            <wp:positionH relativeFrom="column">
              <wp:posOffset>62230</wp:posOffset>
            </wp:positionH>
            <wp:positionV relativeFrom="paragraph">
              <wp:posOffset>1204595</wp:posOffset>
            </wp:positionV>
            <wp:extent cx="4959985" cy="26225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20">
                      <a:extLst>
                        <a:ext uri="{28A0092B-C50C-407E-A947-70E740481C1C}">
                          <a14:useLocalDpi xmlns:a14="http://schemas.microsoft.com/office/drawing/2010/main" val="0"/>
                        </a:ext>
                      </a:extLst>
                    </a:blip>
                    <a:stretch>
                      <a:fillRect/>
                    </a:stretch>
                  </pic:blipFill>
                  <pic:spPr>
                    <a:xfrm>
                      <a:off x="0" y="0"/>
                      <a:ext cx="4959985" cy="2622550"/>
                    </a:xfrm>
                    <a:prstGeom prst="rect">
                      <a:avLst/>
                    </a:prstGeom>
                  </pic:spPr>
                </pic:pic>
              </a:graphicData>
            </a:graphic>
            <wp14:sizeRelH relativeFrom="page">
              <wp14:pctWidth>0</wp14:pctWidth>
            </wp14:sizeRelH>
            <wp14:sizeRelV relativeFrom="page">
              <wp14:pctHeight>0</wp14:pctHeight>
            </wp14:sizeRelV>
          </wp:anchor>
        </w:drawing>
      </w:r>
      <w:r w:rsidR="000651A7">
        <w:rPr>
          <w:noProof/>
          <w:lang w:val="en-US" w:eastAsia="en-US"/>
        </w:rPr>
        <mc:AlternateContent>
          <mc:Choice Requires="wps">
            <w:drawing>
              <wp:anchor distT="0" distB="0" distL="114300" distR="114300" simplePos="0" relativeHeight="251655680" behindDoc="0" locked="0" layoutInCell="1" allowOverlap="1" wp14:anchorId="2DD318BE" wp14:editId="23B63241">
                <wp:simplePos x="0" y="0"/>
                <wp:positionH relativeFrom="column">
                  <wp:posOffset>-1436370</wp:posOffset>
                </wp:positionH>
                <wp:positionV relativeFrom="paragraph">
                  <wp:posOffset>3173095</wp:posOffset>
                </wp:positionV>
                <wp:extent cx="1206500" cy="615950"/>
                <wp:effectExtent l="0" t="635" r="0" b="2540"/>
                <wp:wrapTopAndBottom/>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50055F" w14:textId="77777777" w:rsidR="009B5BF9" w:rsidRPr="00B12B2A" w:rsidRDefault="009B5BF9" w:rsidP="00B12B2A">
                            <w:pPr>
                              <w:pStyle w:val="fig"/>
                              <w:spacing w:after="0"/>
                              <w:jc w:val="both"/>
                              <w:rPr>
                                <w:b/>
                                <w:i w:val="0"/>
                                <w:sz w:val="20"/>
                                <w:szCs w:val="20"/>
                              </w:rPr>
                            </w:pPr>
                            <w:bookmarkStart w:id="240"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Pr>
                                <w:b/>
                                <w:i w:val="0"/>
                                <w:noProof/>
                                <w:sz w:val="20"/>
                                <w:szCs w:val="20"/>
                              </w:rPr>
                              <w:t>9</w:t>
                            </w:r>
                            <w:r w:rsidRPr="00B12B2A">
                              <w:rPr>
                                <w:b/>
                                <w:i w:val="0"/>
                                <w:noProof/>
                                <w:sz w:val="20"/>
                                <w:szCs w:val="20"/>
                              </w:rPr>
                              <w:fldChar w:fldCharType="end"/>
                            </w:r>
                            <w:bookmarkEnd w:id="240"/>
                            <w:r w:rsidRPr="00B12B2A">
                              <w:rPr>
                                <w:b/>
                                <w:i w:val="0"/>
                                <w:sz w:val="20"/>
                                <w:szCs w:val="20"/>
                              </w:rPr>
                              <w:t>.</w:t>
                            </w:r>
                          </w:p>
                          <w:p w14:paraId="1668FCC7" w14:textId="305B8F33" w:rsidR="009B5BF9" w:rsidRPr="00B12B2A" w:rsidRDefault="009B5BF9"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r w:rsidRPr="007234C3">
                              <w:rPr>
                                <w:sz w:val="20"/>
                                <w:szCs w:val="20"/>
                              </w:rPr>
                              <w:t>enclosure</w:t>
                            </w:r>
                            <w:r w:rsidRPr="00B12B2A">
                              <w:rPr>
                                <w:i w:val="0"/>
                                <w:sz w:val="20"/>
                                <w:szCs w:val="20"/>
                              </w:rPr>
                              <w:t xml:space="preserve"> para LSM9DS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318BE" id="Text Box 9" o:spid="_x0000_s1038" type="#_x0000_t202" style="position:absolute;left:0;text-align:left;margin-left:-113.1pt;margin-top:249.85pt;width:95pt;height:4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" stroked="f">
                <v:textbox inset="0,0,0,0">
                  <w:txbxContent>
                    <w:p w14:paraId="2F50055F" w14:textId="77777777" w:rsidR="009B5BF9" w:rsidRPr="00B12B2A" w:rsidRDefault="009B5BF9" w:rsidP="00B12B2A">
                      <w:pPr>
                        <w:pStyle w:val="fig"/>
                        <w:spacing w:after="0"/>
                        <w:jc w:val="both"/>
                        <w:rPr>
                          <w:b/>
                          <w:i w:val="0"/>
                          <w:sz w:val="20"/>
                          <w:szCs w:val="20"/>
                        </w:rPr>
                      </w:pPr>
                      <w:bookmarkStart w:id="241"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Pr>
                          <w:b/>
                          <w:i w:val="0"/>
                          <w:noProof/>
                          <w:sz w:val="20"/>
                          <w:szCs w:val="20"/>
                        </w:rPr>
                        <w:t>9</w:t>
                      </w:r>
                      <w:r w:rsidRPr="00B12B2A">
                        <w:rPr>
                          <w:b/>
                          <w:i w:val="0"/>
                          <w:noProof/>
                          <w:sz w:val="20"/>
                          <w:szCs w:val="20"/>
                        </w:rPr>
                        <w:fldChar w:fldCharType="end"/>
                      </w:r>
                      <w:bookmarkEnd w:id="241"/>
                      <w:r w:rsidRPr="00B12B2A">
                        <w:rPr>
                          <w:b/>
                          <w:i w:val="0"/>
                          <w:sz w:val="20"/>
                          <w:szCs w:val="20"/>
                        </w:rPr>
                        <w:t>.</w:t>
                      </w:r>
                    </w:p>
                    <w:p w14:paraId="1668FCC7" w14:textId="305B8F33" w:rsidR="009B5BF9" w:rsidRPr="00B12B2A" w:rsidRDefault="009B5BF9"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r w:rsidRPr="007234C3">
                        <w:rPr>
                          <w:sz w:val="20"/>
                          <w:szCs w:val="20"/>
                        </w:rPr>
                        <w:t>enclosure</w:t>
                      </w:r>
                      <w:r w:rsidRPr="00B12B2A">
                        <w:rPr>
                          <w:i w:val="0"/>
                          <w:sz w:val="20"/>
                          <w:szCs w:val="20"/>
                        </w:rPr>
                        <w:t xml:space="preserve"> para LSM9DS0.</w:t>
                      </w:r>
                    </w:p>
                  </w:txbxContent>
                </v:textbox>
                <w10:wrap type="topAndBottom"/>
              </v:shape>
            </w:pict>
          </mc:Fallback>
        </mc:AlternateContent>
      </w:r>
      <w:r w:rsidR="007E0A99">
        <w:t xml:space="preserve">Para proteger la electrónica, se utilizó un </w:t>
      </w:r>
      <w:r w:rsidR="007E0A99" w:rsidRPr="00FB52CD">
        <w:rPr>
          <w:i/>
        </w:rPr>
        <w:t>enclosure</w:t>
      </w:r>
      <w:r w:rsidR="007E0A99">
        <w:t xml:space="preserve"> acrílico para la plataforma RPi, mientras que para cada uno de los sensores se fabricó una caja que permitiera proteger al </w:t>
      </w:r>
      <w:r w:rsidR="000072D2">
        <w:rPr>
          <w:i/>
        </w:rPr>
        <w:t>break</w:t>
      </w:r>
      <w:r w:rsidR="00A1007C" w:rsidRPr="00FB52CD">
        <w:rPr>
          <w:i/>
        </w:rPr>
        <w:t>out</w:t>
      </w:r>
      <w:r w:rsidR="000072D2">
        <w:rPr>
          <w:i/>
        </w:rPr>
        <w:t xml:space="preserve"> board</w:t>
      </w:r>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072D2">
        <w:fldChar w:fldCharType="begin"/>
      </w:r>
      <w:r w:rsidR="000072D2">
        <w:instrText xml:space="preserve"> REF _Ref404156053 \h </w:instrText>
      </w:r>
      <w:r w:rsidR="000072D2">
        <w:fldChar w:fldCharType="separate"/>
      </w:r>
      <w:r w:rsidR="00CA29B9">
        <w:t xml:space="preserve">Figura </w:t>
      </w:r>
      <w:r w:rsidR="00CA29B9">
        <w:rPr>
          <w:noProof/>
        </w:rPr>
        <w:t>9</w:t>
      </w:r>
      <w:r w:rsidR="000072D2">
        <w:fldChar w:fldCharType="end"/>
      </w:r>
      <w:r w:rsidR="000072D2">
        <w:t xml:space="preserve">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MCube</w:t>
      </w:r>
      <w:r w:rsidR="006335A2">
        <w:t xml:space="preserve"> 2,</w:t>
      </w:r>
      <w:r w:rsidR="00A219E4">
        <w:t xml:space="preserve"> </w:t>
      </w:r>
      <w:r w:rsidR="006335A2">
        <w:t xml:space="preserve">utilizando como </w:t>
      </w:r>
      <w:r w:rsidR="00A219E4">
        <w:t>material PLA.</w:t>
      </w:r>
    </w:p>
    <w:p w14:paraId="3E22AF8B" w14:textId="77777777" w:rsidR="000651A7" w:rsidRDefault="000651A7" w:rsidP="000651A7">
      <w:pPr>
        <w:pStyle w:val="normalhere"/>
        <w:ind w:firstLine="288"/>
      </w:pPr>
    </w:p>
    <w:p w14:paraId="1D63AD61" w14:textId="77777777" w:rsidR="000651A7" w:rsidRDefault="000651A7" w:rsidP="000651A7">
      <w:pPr>
        <w:pStyle w:val="normalhere"/>
        <w:ind w:firstLine="288"/>
      </w:pPr>
    </w:p>
    <w:p w14:paraId="0655F2F7" w14:textId="18162752" w:rsidR="00FF087D" w:rsidRDefault="00FF087D" w:rsidP="00FB52CD">
      <w:pPr>
        <w:pStyle w:val="Ttulo3"/>
      </w:pPr>
      <w:bookmarkStart w:id="242" w:name="_Toc407749927"/>
      <w:r>
        <w:t>Firmware del dispositivo</w:t>
      </w:r>
      <w:bookmarkEnd w:id="242"/>
    </w:p>
    <w:p w14:paraId="54B21F4D" w14:textId="628E1F91" w:rsidR="007234C3" w:rsidRDefault="00D075B9" w:rsidP="00D73BBF">
      <w:pPr>
        <w:pStyle w:val="normalhere"/>
        <w:ind w:left="720" w:firstLine="144"/>
      </w:pPr>
      <w:r>
        <w:t xml:space="preserve">Como firmware de la plataforma de desarrollo RPi, se instaló la distribución Debian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r w:rsidR="009A017E">
        <w:t>librería</w:t>
      </w:r>
    </w:p>
    <w:p w14:paraId="04853633" w14:textId="77777777" w:rsidR="00D075B9" w:rsidRDefault="00D075B9" w:rsidP="00BC4B5E">
      <w:pPr>
        <w:pStyle w:val="normalhere"/>
        <w:numPr>
          <w:ilvl w:val="0"/>
          <w:numId w:val="13"/>
        </w:numPr>
      </w:pPr>
      <w:r>
        <w:t xml:space="preserve">Se debe habilitar el puerto I2C agregando los módulos del kernel </w:t>
      </w:r>
      <w:r w:rsidRPr="00C1040C">
        <w:rPr>
          <w:i/>
        </w:rPr>
        <w:t>i2c-bcm2708</w:t>
      </w:r>
      <w:r>
        <w:t xml:space="preserve"> e </w:t>
      </w:r>
      <w:r w:rsidRPr="00C1040C">
        <w:rPr>
          <w:i/>
        </w:rPr>
        <w:t>i2c-dev</w:t>
      </w:r>
      <w:r>
        <w:t xml:space="preserve"> en el archivo de configuración </w:t>
      </w:r>
      <w:r w:rsidRPr="00C1040C">
        <w:rPr>
          <w:i/>
        </w:rPr>
        <w:t>/etc/modules</w:t>
      </w:r>
      <w:r>
        <w:t>.</w:t>
      </w:r>
    </w:p>
    <w:p w14:paraId="4531451E" w14:textId="77777777" w:rsidR="0093040B" w:rsidRDefault="0093040B" w:rsidP="0093040B">
      <w:pPr>
        <w:pStyle w:val="normalhere"/>
        <w:ind w:left="1440"/>
      </w:pP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Debian.</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apt-get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r w:rsidRPr="004D7012">
        <w:rPr>
          <w:i/>
        </w:rPr>
        <w:t>udev</w:t>
      </w:r>
      <w:r>
        <w:t xml:space="preserve"> con la línea</w:t>
      </w:r>
      <w:r w:rsidR="009A017E">
        <w:t>.</w:t>
      </w:r>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KERNEL=="i2c-[0-7]",MODE="0666"</w:t>
      </w:r>
    </w:p>
    <w:p w14:paraId="30DEF9DF" w14:textId="77777777" w:rsidR="00D075B9" w:rsidRDefault="00D075B9" w:rsidP="00D075B9">
      <w:pPr>
        <w:pStyle w:val="normalhere"/>
        <w:ind w:left="1440"/>
      </w:pPr>
    </w:p>
    <w:p w14:paraId="7524AFE2" w14:textId="4ACBEE17" w:rsidR="00D075B9" w:rsidRDefault="00D075B9" w:rsidP="00BC4B5E">
      <w:pPr>
        <w:pStyle w:val="normalhere"/>
        <w:numPr>
          <w:ilvl w:val="0"/>
          <w:numId w:val="13"/>
        </w:numPr>
      </w:pPr>
      <w:r>
        <w:lastRenderedPageBreak/>
        <w:t xml:space="preserve">Para habilitar la máxima velocidad del canal I2C, se debe agregar la siguiente configuración al archivo </w:t>
      </w:r>
      <w:r w:rsidRPr="004D7012">
        <w:rPr>
          <w:i/>
        </w:rPr>
        <w:t>/e</w:t>
      </w:r>
      <w:r w:rsidRPr="004D7012">
        <w:rPr>
          <w:i/>
        </w:rPr>
        <w:tab/>
        <w:t>tc/modprobe.d/i2c.conf</w:t>
      </w:r>
      <w:r>
        <w:t xml:space="preserve"> para configurar el m</w:t>
      </w:r>
      <w:r w:rsidR="009A017E">
        <w:t>ó</w:t>
      </w:r>
      <w:r>
        <w:t xml:space="preserve">dulo del kernel en </w:t>
      </w:r>
      <w:r w:rsidRPr="00C1040C">
        <w:rPr>
          <w:i/>
        </w:rPr>
        <w:t>fastmode</w:t>
      </w:r>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options i2c_bcm2708 baudrate=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Clonar el repositorio git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git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make</w:t>
      </w:r>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sudo make install</w:t>
      </w:r>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que entrega los enlaces de la librería compilada en C a Cython, para ser utilizada en Python.</w:t>
      </w:r>
    </w:p>
    <w:p w14:paraId="0E357BB9" w14:textId="77777777" w:rsidR="0093040B" w:rsidRDefault="0093040B" w:rsidP="0093040B">
      <w:pPr>
        <w:pStyle w:val="normalhere"/>
        <w:ind w:left="1440"/>
      </w:pPr>
    </w:p>
    <w:p w14:paraId="628ECA2E" w14:textId="49D99D7F" w:rsidR="00D075B9" w:rsidRDefault="00D075B9" w:rsidP="00BC4B5E">
      <w:pPr>
        <w:pStyle w:val="normalhere"/>
        <w:numPr>
          <w:ilvl w:val="0"/>
          <w:numId w:val="13"/>
        </w:numPr>
      </w:pPr>
      <w:r>
        <w:t>Posteriormente</w:t>
      </w:r>
      <w:r w:rsidR="009A017E">
        <w:t>,</w:t>
      </w:r>
      <w:r>
        <w:t xml:space="preserve"> se configura el RPi como punto de acceso WiFi. Para ello</w:t>
      </w:r>
      <w:r w:rsidR="009A017E">
        <w:t>,</w:t>
      </w:r>
      <w:r>
        <w:t xml:space="preserve"> se debe conectar el dispositivo USB WiFi e instalar y configurar los servicios </w:t>
      </w:r>
      <w:r w:rsidRPr="00704B7C">
        <w:rPr>
          <w:i/>
        </w:rPr>
        <w:t>hostapd</w:t>
      </w:r>
      <w:r>
        <w:t xml:space="preserve"> y </w:t>
      </w:r>
      <w:r w:rsidRPr="00704B7C">
        <w:rPr>
          <w:i/>
        </w:rPr>
        <w:t>udchpd</w:t>
      </w:r>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DE672A">
        <w:rPr>
          <w:rFonts w:ascii="Consolas" w:hAnsi="Consolas" w:cs="Consolas"/>
          <w:sz w:val="18"/>
          <w:szCs w:val="18"/>
        </w:rPr>
        <w:t>apt-get install hostapd udhcpd</w:t>
      </w:r>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34D82A4B" w14:textId="77777777" w:rsidR="0093040B" w:rsidRDefault="0093040B" w:rsidP="0093040B">
      <w:pPr>
        <w:pStyle w:val="normalhere"/>
        <w:tabs>
          <w:tab w:val="left" w:pos="5928"/>
        </w:tabs>
        <w:ind w:left="1440"/>
      </w:pPr>
    </w:p>
    <w:p w14:paraId="5B736232" w14:textId="33C7BB7F" w:rsidR="00FF087D" w:rsidRDefault="00582042">
      <w:pPr>
        <w:pStyle w:val="Ttulo3"/>
      </w:pPr>
      <w:bookmarkStart w:id="243" w:name="_Toc407749928"/>
      <w:r>
        <w:t>Software del dispositivo</w:t>
      </w:r>
      <w:bookmarkEnd w:id="243"/>
    </w:p>
    <w:p w14:paraId="151CECC7" w14:textId="26077E7E" w:rsidR="00753C36" w:rsidRDefault="00415484" w:rsidP="00857942">
      <w:pPr>
        <w:pStyle w:val="normalhere"/>
        <w:ind w:firstLine="288"/>
      </w:pPr>
      <w:r>
        <w:t xml:space="preserve">Para probar los algoritmos de fusión y verificar las velocidades de transferencia de información, se desarrolló un software que fuera capaz de graficar en tiempo real datos recibidos a través de un puerto serial y registrarla junto con el tiempo de </w:t>
      </w:r>
      <w:r w:rsidR="0093040B">
        <w:t>adquisición</w:t>
      </w:r>
      <w:r w:rsidR="00087FE9">
        <w:t xml:space="preserve"> (</w:t>
      </w:r>
      <w:r w:rsidR="00087FE9" w:rsidRPr="00F46351">
        <w:rPr>
          <w:i/>
        </w:rPr>
        <w:t>time</w:t>
      </w:r>
      <w:r w:rsidR="00087FE9">
        <w:rPr>
          <w:i/>
        </w:rPr>
        <w:t xml:space="preserve"> </w:t>
      </w:r>
      <w:r w:rsidR="00087FE9" w:rsidRPr="00F46351">
        <w:rPr>
          <w:i/>
        </w:rPr>
        <w:t>stamp</w:t>
      </w:r>
      <w:r w:rsidR="00087FE9">
        <w:t>)</w:t>
      </w:r>
      <w:r w:rsidR="00857942">
        <w:t>.</w:t>
      </w:r>
    </w:p>
    <w:p w14:paraId="1118A733" w14:textId="0818451F" w:rsidR="00753C36" w:rsidRDefault="00753C36" w:rsidP="00FF7D6E">
      <w:pPr>
        <w:pStyle w:val="normalhere"/>
        <w:ind w:firstLine="288"/>
      </w:pPr>
      <w:r>
        <w:t xml:space="preserve">En busca de portabilidad y facilidad de desarrollo, se desarrolló en Python una aplicación capaz de cumplir estos requisitos. En primera instancia, se revisaron las diferentes alternativas mediante librerías o </w:t>
      </w:r>
      <w:r w:rsidRPr="00753C36">
        <w:rPr>
          <w:i/>
        </w:rPr>
        <w:t>frameworks</w:t>
      </w:r>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Una vez seleccionado Qt</w:t>
      </w:r>
      <w:r w:rsidR="004008F7">
        <w:t>4</w:t>
      </w:r>
      <w:r>
        <w:t xml:space="preserve"> como gestor de la interfaz, se buscaron alternativas para graficar en tiempo real. Entre ellas:</w:t>
      </w:r>
    </w:p>
    <w:p w14:paraId="613CD334" w14:textId="043AF7C5" w:rsidR="00753C36" w:rsidRDefault="00753C36" w:rsidP="00BC4B5E">
      <w:pPr>
        <w:pStyle w:val="normalhere"/>
        <w:numPr>
          <w:ilvl w:val="0"/>
          <w:numId w:val="14"/>
        </w:numPr>
      </w:pPr>
      <w:r>
        <w:lastRenderedPageBreak/>
        <w:t>Matplotlib</w:t>
      </w:r>
      <w:r w:rsidR="00B26574">
        <w:t xml:space="preserve"> </w:t>
      </w:r>
      <w:r w:rsidR="00B26574">
        <w:fldChar w:fldCharType="begin"/>
      </w:r>
      <w:r w:rsidR="00B26574">
        <w:instrText xml:space="preserve"> ADDIN ZOTERO_ITEM CSL_CITATION {"citationID":"13gfif2k7a","properties":{"formattedCitation":"(Hunter, 2007)","plainCitation":"(Hunter, 2007)"},"citationItems":[{"id":693,"uris":["http://zotero.org/users/local/bwVY6orv/items/WXS7QR4T"],"uri":["http://zotero.org/users/local/bwVY6orv/items/WXS7QR4T"],"itemData":{"id":693,"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author":[{"family":"Hunter","given":"J. D."}],"issued":{"date-parts":[["2007"]]}}}],"schema":"https://github.com/citation-style-language/schema/raw/master/csl-citation.json"} </w:instrText>
      </w:r>
      <w:r w:rsidR="00B26574">
        <w:fldChar w:fldCharType="separate"/>
      </w:r>
      <w:r w:rsidR="00B26574" w:rsidRPr="00B26574">
        <w:t>(Hunter, 2007)</w:t>
      </w:r>
      <w:r w:rsidR="00B26574">
        <w:fldChar w:fldCharType="end"/>
      </w:r>
      <w:r>
        <w:t xml:space="preserve">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2538B839" w:rsidR="004008F7" w:rsidRDefault="004008F7" w:rsidP="00BC4B5E">
      <w:pPr>
        <w:pStyle w:val="normalhere"/>
        <w:numPr>
          <w:ilvl w:val="0"/>
          <w:numId w:val="14"/>
        </w:numPr>
      </w:pPr>
      <w:r>
        <w:t xml:space="preserve">PyQwt </w:t>
      </w:r>
      <w:r w:rsidR="00B26574">
        <w:fldChar w:fldCharType="begin"/>
      </w:r>
      <w:r w:rsidR="003E655E">
        <w:instrText xml:space="preserve"> ADDIN ZOTERO_ITEM CSL_CITATION {"citationID":"h8q8q079k","properties":{"formattedCitation":"(Vermeulen &amp; Schiele, 2010)","plainCitation":"(Vermeulen &amp; Schiele, 2010)"},"citationItems":[{"id":695,"uris":["http://zotero.org/users/local/bwVY6orv/items/RPFCZC9Z"],"uri":["http://zotero.org/users/local/bwVY6orv/items/RPFCZC9Z"],"itemData":{"id":695,"type":"post-weblog","title":"PyQwt plots data with Numerical Python and PyQt","container-title":"PyQwt plots data with Numerical Python and PyQt","abstract":"PyQwt is a set of Python bindings for the Qwt C++ class library which extends the Qt framework with widgets for scientific and engineering applications. It provides a widget to plot 2-dimensional data and various widgets to display and control bounded or unbounded floating point values.","URL":"http://pyqwt.sourceforge.net/","author":[{"family":"Vermeulen","given":"Gerard"},{"family":"Schiele","given":"Joachim"}],"issued":{"date-parts":[["2010"]]},"accessed":{"date-parts":[["2014",10,27]]}}}],"schema":"https://github.com/citation-style-language/schema/raw/master/csl-citation.json"} </w:instrText>
      </w:r>
      <w:r w:rsidR="00B26574">
        <w:fldChar w:fldCharType="separate"/>
      </w:r>
      <w:r w:rsidR="00B26574" w:rsidRPr="00B26574">
        <w:t>(Vermeulen &amp; Schiele, 2010)</w:t>
      </w:r>
      <w:r w:rsidR="00B26574">
        <w:fldChar w:fldCharType="end"/>
      </w:r>
      <w:r w:rsidR="00B26574">
        <w:t xml:space="preserve"> </w:t>
      </w:r>
      <w:r>
        <w:t>es una librería liviana que permite realizar gráficos en tiempo real. Sin embargo, el proyecto se encuentra sin soporte ni mantenedores.</w:t>
      </w:r>
    </w:p>
    <w:p w14:paraId="0FE33AD7" w14:textId="06D388E4" w:rsidR="004008F7" w:rsidRDefault="004008F7" w:rsidP="00BC4B5E">
      <w:pPr>
        <w:pStyle w:val="normalhere"/>
        <w:numPr>
          <w:ilvl w:val="0"/>
          <w:numId w:val="14"/>
        </w:numPr>
      </w:pPr>
      <w:r>
        <w:t xml:space="preserve">Chaco </w:t>
      </w:r>
      <w:r w:rsidR="00B26574">
        <w:fldChar w:fldCharType="begin"/>
      </w:r>
      <w:r w:rsidR="003E655E">
        <w:instrText xml:space="preserve"> ADDIN ZOTERO_ITEM CSL_CITATION {"citationID":"13100hrhpi","properties":{"formattedCitation":"(Enthought, Inc., 2013)","plainCitation":"(Enthought, Inc., 2013)"},"citationItems":[{"id":696,"uris":["http://zotero.org/users/local/bwVY6orv/items/SBF7W5CG"],"uri":["http://zotero.org/users/local/bwVY6orv/items/SBF7W5CG"],"itemData":{"id":696,"type":"post-weblog","title":"2-Dimensional Plotting","container-title":"Chaco","abstract":"Chaco is a Python plotting application toolkit that facilitates writing plotting applications at all levels of complexity, from simple scripts with hard-coded data to large plotting programs with complex data interrelationships and a multitude of interactive tools. While Chaco generates attractive static plots for publication and presentation, it also works well for interactive data visualization and exploration.","URL":"http://code.enthought.com/projects/chaco/","author":[{"family":"Enthought, Inc.","given":""}],"issued":{"date-parts":[["2013"]]},"accessed":{"date-parts":[["2014",10,27]]}}}],"schema":"https://github.com/citation-style-language/schema/raw/master/csl-citation.json"} </w:instrText>
      </w:r>
      <w:r w:rsidR="00B26574">
        <w:fldChar w:fldCharType="separate"/>
      </w:r>
      <w:r w:rsidR="00B26574" w:rsidRPr="00B26574">
        <w:t>(Enthought, Inc., 2013)</w:t>
      </w:r>
      <w:r w:rsidR="00B26574">
        <w:fldChar w:fldCharType="end"/>
      </w:r>
      <w:r w:rsidR="00B26574">
        <w:t xml:space="preserve"> </w:t>
      </w:r>
      <w:r>
        <w:t xml:space="preserve">es un </w:t>
      </w:r>
      <w:r w:rsidR="00D205F8">
        <w:t>proyecto</w:t>
      </w:r>
      <w:r>
        <w:t xml:space="preserve"> que permite crear gráficos de calidad y en tiempo real, sin embargo, no es sencillo integrarlo a una interfaz ni plataforma determinada.</w:t>
      </w:r>
    </w:p>
    <w:p w14:paraId="107DE132" w14:textId="5B6EC401" w:rsidR="004008F7" w:rsidRDefault="004008F7" w:rsidP="00BC4B5E">
      <w:pPr>
        <w:pStyle w:val="normalhere"/>
        <w:numPr>
          <w:ilvl w:val="0"/>
          <w:numId w:val="14"/>
        </w:numPr>
      </w:pPr>
      <w:r>
        <w:t xml:space="preserve">PyQtGraph </w:t>
      </w:r>
      <w:r w:rsidR="00B26574">
        <w:fldChar w:fldCharType="begin"/>
      </w:r>
      <w:r w:rsidR="003E655E">
        <w:instrText xml:space="preserve"> ADDIN ZOTERO_ITEM CSL_CITATION {"citationID":"29e0194uog","properties":{"formattedCitation":"(Campagnola, 2014)","plainCitation":"(Campagnola, 2014)"},"citationItems":[{"id":694,"uris":["http://zotero.org/users/local/bwVY6orv/items/PWMRDKF2"],"uri":["http://zotero.org/users/local/bwVY6orv/items/PWMRDKF2"],"itemData":{"id":694,"type":"post-weblog","title":"Scientific Graphics and GUI Library for Python","container-title":"PyQtGraph","abstract":"PyQtGraph is a pure-python graphics and GUI library built on PyQt4 / PySide and numpy. It is intended for use in mathematics / scientific / engineering applications. Despite being written entirely in python, the library is very fast due to its heavy leverage of numpy for number crunching and Qt's GraphicsView framework for fast display. PyQtGraph is distributed under the MIT open-source license.","URL":"http://www.pyqtgraph.org/","author":[{"family":"Campagnola","given":"Luke"}],"issued":{"date-parts":[["2014"]]},"accessed":{"date-parts":[["2014",10,27]]}}}],"schema":"https://github.com/citation-style-language/schema/raw/master/csl-citation.json"} </w:instrText>
      </w:r>
      <w:r w:rsidR="00B26574">
        <w:fldChar w:fldCharType="separate"/>
      </w:r>
      <w:r w:rsidR="00B26574" w:rsidRPr="00B26574">
        <w:t>(Campagnola, 2014)</w:t>
      </w:r>
      <w:r w:rsidR="00B26574">
        <w:fldChar w:fldCharType="end"/>
      </w:r>
      <w:r w:rsidR="00B26574">
        <w:t xml:space="preserve"> </w:t>
      </w:r>
      <w:r>
        <w:t>es una librería que puede ser implementada para procesamiento en tiempo real, crea gráficos de calidad y está desarrollada para compatibilizar con Qt4 y, por sobre todo, con QtDesigner,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57ED268D" w:rsidR="00693B8B" w:rsidRDefault="004008F7" w:rsidP="00FF7D6E">
      <w:pPr>
        <w:pStyle w:val="normalhere"/>
        <w:ind w:firstLine="288"/>
      </w:pPr>
      <w:r>
        <w:t xml:space="preserve">Por las razones </w:t>
      </w:r>
      <w:r w:rsidR="008E3A96">
        <w:t>expuestas</w:t>
      </w:r>
      <w:r>
        <w:t>,</w:t>
      </w:r>
      <w:r w:rsidR="00FF087D">
        <w:t xml:space="preserve"> se utilizó la librería PyQtGraph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r w:rsidR="00FF087D" w:rsidRPr="00FB52CD">
        <w:rPr>
          <w:i/>
        </w:rPr>
        <w:t>threads</w:t>
      </w:r>
      <w:r>
        <w:rPr>
          <w:i/>
        </w:rPr>
        <w:t xml:space="preserve"> </w:t>
      </w:r>
      <w:r>
        <w:t xml:space="preserve">y </w:t>
      </w:r>
      <w:r>
        <w:rPr>
          <w:i/>
        </w:rPr>
        <w:t>QtThreads</w:t>
      </w:r>
      <w:r w:rsidR="008F3E9B">
        <w:t xml:space="preserve">. Python posee cierta limitación para manejar correctamente </w:t>
      </w:r>
      <w:r w:rsidR="008F3E9B" w:rsidRPr="00FB52CD">
        <w:rPr>
          <w:i/>
        </w:rPr>
        <w:t>threads</w:t>
      </w:r>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r w:rsidR="008F3E9B" w:rsidRPr="00FB52CD">
        <w:rPr>
          <w:i/>
        </w:rPr>
        <w:t>threads</w:t>
      </w:r>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Además, el usuario puede elegir exportar los datos a un archivo CSV. La implementación espera datos en formato CSV a través del puerto serial y</w:t>
      </w:r>
      <w:r w:rsidR="0093040B">
        <w:t>, posteriormente,</w:t>
      </w:r>
      <w:r w:rsidR="005671F6">
        <w:t xml:space="preserve"> </w:t>
      </w:r>
      <w:r w:rsidR="00A60C7A">
        <w:t>gr</w:t>
      </w:r>
      <w:r w:rsidR="0093040B">
        <w:t>a</w:t>
      </w:r>
      <w:r w:rsidR="00A60C7A">
        <w:t>fica</w:t>
      </w:r>
      <w:r w:rsidR="0093040B">
        <w:t xml:space="preserve"> los datos obtenidos</w:t>
      </w:r>
      <w:r w:rsidR="005671F6">
        <w:t>, mientras que la librería PyQtGraph provee acciones con el mouse para auto escalado o realizar la transformada de Fourier en tiempo real, si</w:t>
      </w:r>
      <w:r w:rsidR="008E3A96">
        <w:t>n</w:t>
      </w:r>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796781">
        <w:fldChar w:fldCharType="begin"/>
      </w:r>
      <w:r w:rsidR="00796781">
        <w:instrText xml:space="preserve"> REF _Ref404230632 \h </w:instrText>
      </w:r>
      <w:r w:rsidR="00796781">
        <w:fldChar w:fldCharType="separate"/>
      </w:r>
      <w:r w:rsidR="00CA29B9">
        <w:t xml:space="preserve">Figura </w:t>
      </w:r>
      <w:r w:rsidR="00CA29B9">
        <w:rPr>
          <w:noProof/>
        </w:rPr>
        <w:t>10</w:t>
      </w:r>
      <w:r w:rsidR="00796781">
        <w:fldChar w:fldCharType="end"/>
      </w:r>
      <w:r w:rsidR="00796781">
        <w:t xml:space="preserve"> muestra la interfaz gráfica y la adquisición de datos.</w:t>
      </w:r>
    </w:p>
    <w:p w14:paraId="56AE092C" w14:textId="088C6FDC" w:rsidR="00796781" w:rsidRDefault="005671F6" w:rsidP="00857942">
      <w:pPr>
        <w:pStyle w:val="normalhere"/>
        <w:ind w:firstLine="288"/>
      </w:pPr>
      <w:r>
        <w:t>La aplicación se utilizó para probar otros dispositivos con éxito, e incluso, en otros proyectos, por lo que se distribuye libremente a través del repositor</w:t>
      </w:r>
      <w:r w:rsidR="000C1BC7">
        <w:t xml:space="preserve">io </w:t>
      </w:r>
      <w:hyperlink r:id="rId21"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7333A91F" w14:textId="22529F44" w:rsidR="00796781" w:rsidRDefault="005671F6" w:rsidP="00FF7D6E">
      <w:pPr>
        <w:pStyle w:val="normalhere"/>
        <w:ind w:firstLine="288"/>
      </w:pPr>
      <w:r>
        <w:t>Posteriormente</w:t>
      </w:r>
      <w:r w:rsidR="008E3A96">
        <w:t xml:space="preserve">, tras visualizar </w:t>
      </w:r>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036CB33E" w:rsidR="005671F6" w:rsidRDefault="005671F6" w:rsidP="00796781">
      <w:pPr>
        <w:pStyle w:val="normalhere"/>
        <w:numPr>
          <w:ilvl w:val="0"/>
          <w:numId w:val="20"/>
        </w:numPr>
      </w:pPr>
      <w:r>
        <w:t>Blender, que puede ejecutar scripts de Python para realizar acciones en forma programática sobre modelos 3D. Sin embargo, los tiempos de respuesta no resultaron óptimos, además de generar problemas de compatibilidad por utilizar Python 3.2 como lenguaje base.</w:t>
      </w:r>
    </w:p>
    <w:p w14:paraId="0DB180B3" w14:textId="4D224740" w:rsidR="005671F6" w:rsidRDefault="005671F6" w:rsidP="00BC4B5E">
      <w:pPr>
        <w:pStyle w:val="normalhere"/>
        <w:numPr>
          <w:ilvl w:val="0"/>
          <w:numId w:val="15"/>
        </w:numPr>
      </w:pPr>
      <w:r>
        <w:t xml:space="preserve">OpenGL es una de las bases para cualquier aplicación en 3D. Sin embargo, la curva de aprendizaje sobre cómo se debe ejecutar los movimientos, y las acciones sobre las matrices de estado pueden volver la programación confusa. Utilizando herramientas como GLUT, </w:t>
      </w:r>
      <w:r w:rsidR="00670753">
        <w:t>fue posible crear y unir cubos que representaban los segmentos del cuerpo, moviéndose en tiempo real.</w:t>
      </w:r>
    </w:p>
    <w:p w14:paraId="705B11F7" w14:textId="520EC0A1" w:rsidR="00670753" w:rsidRDefault="00670753" w:rsidP="00670753">
      <w:pPr>
        <w:pStyle w:val="normalhere"/>
      </w:pPr>
    </w:p>
    <w:p w14:paraId="6649609E" w14:textId="613523C2" w:rsidR="00670753" w:rsidRDefault="00670753" w:rsidP="00FF7D6E">
      <w:pPr>
        <w:pStyle w:val="normalhere"/>
        <w:ind w:firstLine="288"/>
      </w:pPr>
      <w:r>
        <w:t xml:space="preserve">Se desarrolló, entonces, un agregado al programa para graficar en 2D y poder cambiar a una interfaz 3D al mismo tiempo que se mantenían los gráficos 2D en tiempo real. El uso de </w:t>
      </w:r>
      <w:r w:rsidRPr="00670753">
        <w:rPr>
          <w:i/>
        </w:rPr>
        <w:t>multiprocessing</w:t>
      </w:r>
      <w:r>
        <w:t xml:space="preserve"> es </w:t>
      </w:r>
      <w:r w:rsidR="008E3A96">
        <w:t xml:space="preserve">fundamental </w:t>
      </w:r>
      <w:r>
        <w:t>en esta tarea, ya que de otra forma las interfaces</w:t>
      </w:r>
      <w:r w:rsidR="000C1BC7">
        <w:t xml:space="preserve"> de usuario</w:t>
      </w:r>
      <w:r>
        <w:t xml:space="preserve"> y el </w:t>
      </w:r>
      <w:r>
        <w:lastRenderedPageBreak/>
        <w:t xml:space="preserve">procesamiento se volvían inestables. En este aspecto, la comunicación de los datos entre diferentes procesos no es trivial, y para poder mantenerlos accesibles desde diferentes procesos se implementaron </w:t>
      </w:r>
      <w:r w:rsidRPr="00670753">
        <w:rPr>
          <w:i/>
        </w:rPr>
        <w:t>queues</w:t>
      </w:r>
      <w:r>
        <w:t xml:space="preserve">, que son también proporcionados por la librería </w:t>
      </w:r>
      <w:r w:rsidRPr="00670753">
        <w:rPr>
          <w:i/>
        </w:rPr>
        <w:t>multiprocessing</w:t>
      </w:r>
      <w:r>
        <w:t>.</w:t>
      </w:r>
    </w:p>
    <w:p w14:paraId="04F058E2" w14:textId="6F17A7D3" w:rsidR="000C1BC7" w:rsidRDefault="000651A7" w:rsidP="00670753">
      <w:pPr>
        <w:pStyle w:val="normalhere"/>
      </w:pPr>
      <w:r>
        <w:rPr>
          <w:noProof/>
          <w:lang w:val="en-US" w:eastAsia="en-US"/>
        </w:rPr>
        <mc:AlternateContent>
          <mc:Choice Requires="wps">
            <w:drawing>
              <wp:anchor distT="0" distB="0" distL="114300" distR="114300" simplePos="0" relativeHeight="251667968" behindDoc="0" locked="0" layoutInCell="1" allowOverlap="1" wp14:anchorId="50F7760D" wp14:editId="6F496E41">
                <wp:simplePos x="0" y="0"/>
                <wp:positionH relativeFrom="column">
                  <wp:posOffset>5293360</wp:posOffset>
                </wp:positionH>
                <wp:positionV relativeFrom="paragraph">
                  <wp:posOffset>2797810</wp:posOffset>
                </wp:positionV>
                <wp:extent cx="1238250" cy="1130300"/>
                <wp:effectExtent l="0" t="0" r="0" b="3175"/>
                <wp:wrapTopAndBottom/>
                <wp:docPr id="2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13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9CCE99" w14:textId="77777777" w:rsidR="009B5BF9" w:rsidRPr="007234C3" w:rsidRDefault="009B5BF9" w:rsidP="007234C3">
                            <w:pPr>
                              <w:pStyle w:val="fig"/>
                              <w:spacing w:after="0"/>
                              <w:jc w:val="both"/>
                              <w:rPr>
                                <w:b/>
                                <w:i w:val="0"/>
                                <w:sz w:val="20"/>
                                <w:szCs w:val="20"/>
                              </w:rPr>
                            </w:pPr>
                            <w:bookmarkStart w:id="244"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Pr>
                                <w:b/>
                                <w:i w:val="0"/>
                                <w:noProof/>
                                <w:sz w:val="20"/>
                                <w:szCs w:val="20"/>
                              </w:rPr>
                              <w:t>10</w:t>
                            </w:r>
                            <w:r w:rsidRPr="007234C3">
                              <w:rPr>
                                <w:b/>
                                <w:i w:val="0"/>
                                <w:noProof/>
                                <w:sz w:val="20"/>
                                <w:szCs w:val="20"/>
                              </w:rPr>
                              <w:fldChar w:fldCharType="end"/>
                            </w:r>
                            <w:bookmarkEnd w:id="244"/>
                            <w:r w:rsidRPr="007234C3">
                              <w:rPr>
                                <w:b/>
                                <w:i w:val="0"/>
                                <w:sz w:val="20"/>
                                <w:szCs w:val="20"/>
                              </w:rPr>
                              <w:t>.</w:t>
                            </w:r>
                          </w:p>
                          <w:p w14:paraId="4078A2C5" w14:textId="1BAEC07D" w:rsidR="009B5BF9" w:rsidRPr="007234C3" w:rsidRDefault="009B5BF9"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Interfaz gráfica de RTGraph modificada para graficar aceleración, velocidad angular, flujo magnético, fusión de sensores y aceleración line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7760D" id="Text Box 29" o:spid="_x0000_s1039" type="#_x0000_t202" style="position:absolute;left:0;text-align:left;margin-left:416.8pt;margin-top:220.3pt;width:97.5pt;height:89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" stroked="f">
                <v:textbox inset="0,0,0,0">
                  <w:txbxContent>
                    <w:p w14:paraId="759CCE99" w14:textId="77777777" w:rsidR="009B5BF9" w:rsidRPr="007234C3" w:rsidRDefault="009B5BF9" w:rsidP="007234C3">
                      <w:pPr>
                        <w:pStyle w:val="fig"/>
                        <w:spacing w:after="0"/>
                        <w:jc w:val="both"/>
                        <w:rPr>
                          <w:b/>
                          <w:i w:val="0"/>
                          <w:sz w:val="20"/>
                          <w:szCs w:val="20"/>
                        </w:rPr>
                      </w:pPr>
                      <w:bookmarkStart w:id="245"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Pr>
                          <w:b/>
                          <w:i w:val="0"/>
                          <w:noProof/>
                          <w:sz w:val="20"/>
                          <w:szCs w:val="20"/>
                        </w:rPr>
                        <w:t>10</w:t>
                      </w:r>
                      <w:r w:rsidRPr="007234C3">
                        <w:rPr>
                          <w:b/>
                          <w:i w:val="0"/>
                          <w:noProof/>
                          <w:sz w:val="20"/>
                          <w:szCs w:val="20"/>
                        </w:rPr>
                        <w:fldChar w:fldCharType="end"/>
                      </w:r>
                      <w:bookmarkEnd w:id="245"/>
                      <w:r w:rsidRPr="007234C3">
                        <w:rPr>
                          <w:b/>
                          <w:i w:val="0"/>
                          <w:sz w:val="20"/>
                          <w:szCs w:val="20"/>
                        </w:rPr>
                        <w:t>.</w:t>
                      </w:r>
                    </w:p>
                    <w:p w14:paraId="4078A2C5" w14:textId="1BAEC07D" w:rsidR="009B5BF9" w:rsidRPr="007234C3" w:rsidRDefault="009B5BF9"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Interfaz gráfica de RTGraph modificada para graficar aceleración, velocidad angular, flujo magnético, fusión de sensores y aceleración lineal.</w:t>
                      </w:r>
                    </w:p>
                  </w:txbxContent>
                </v:textbox>
                <w10:wrap type="topAndBottom"/>
              </v:shape>
            </w:pict>
          </mc:Fallback>
        </mc:AlternateContent>
      </w:r>
      <w:r w:rsidR="007234C3">
        <w:rPr>
          <w:noProof/>
          <w:lang w:val="en-US" w:eastAsia="en-US"/>
        </w:rPr>
        <w:drawing>
          <wp:anchor distT="0" distB="0" distL="114300" distR="114300" simplePos="0" relativeHeight="251640320" behindDoc="0" locked="0" layoutInCell="1" allowOverlap="1" wp14:anchorId="22AFD9EC" wp14:editId="0FAE4159">
            <wp:simplePos x="0" y="0"/>
            <wp:positionH relativeFrom="column">
              <wp:posOffset>67310</wp:posOffset>
            </wp:positionH>
            <wp:positionV relativeFrom="paragraph">
              <wp:posOffset>60071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0C1BC7">
        <w:t>Los resultados obtenidos permiten observar cómo se comportan las variables en diferentes instancias, y permite modelar el sistema segmento articulación</w:t>
      </w:r>
      <w:r w:rsidR="008E3A96">
        <w:t>,</w:t>
      </w:r>
      <w:r w:rsidR="000C1BC7">
        <w:t xml:space="preserve"> para visualizar como se manifiesta el movimiento. La </w:t>
      </w:r>
      <w:r w:rsidR="00E61470">
        <w:t>Figura 11</w:t>
      </w:r>
      <w:r w:rsidR="00796781">
        <w:t xml:space="preserve"> </w:t>
      </w:r>
      <w:r w:rsidR="000C1BC7">
        <w:t xml:space="preserve">muestra la ventana de </w:t>
      </w:r>
      <w:r w:rsidR="00D075B9">
        <w:t>adquisición</w:t>
      </w:r>
      <w:r w:rsidR="000C1BC7">
        <w:t xml:space="preserve"> con algunos movimientos.</w:t>
      </w:r>
    </w:p>
    <w:p w14:paraId="015DEAB3" w14:textId="77777777" w:rsidR="00D73BBF" w:rsidRDefault="00D73BBF" w:rsidP="00FF7D6E">
      <w:pPr>
        <w:pStyle w:val="normalhere"/>
        <w:ind w:firstLine="288"/>
      </w:pPr>
    </w:p>
    <w:p w14:paraId="2E2AFAA7" w14:textId="0CFE0F38" w:rsidR="000C73EC" w:rsidRDefault="00D075B9" w:rsidP="00FF7D6E">
      <w:pPr>
        <w:pStyle w:val="normalhere"/>
        <w:ind w:firstLine="288"/>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6809B4DD" w14:textId="75CA320E" w:rsidR="00C36613" w:rsidRDefault="000C73EC" w:rsidP="00857942">
      <w:pPr>
        <w:pStyle w:val="normalhere"/>
      </w:pPr>
      <w:r>
        <w:t xml:space="preserve">Siguiendo lo implementado en la plataforma de desarrollo Arduino Yún, se porta el </w:t>
      </w:r>
      <w:r w:rsidRPr="000B1281">
        <w:rPr>
          <w:i/>
        </w:rPr>
        <w:t>framework</w:t>
      </w:r>
      <w:r>
        <w:t xml:space="preserve"> Autobahn para hacer manejar los protocolos WebSocket y WAMP, a través de los cuales se pueda interactuar a bajo nivel con la plataforma RPi </w:t>
      </w:r>
      <w:r w:rsidR="000B1281">
        <w:t>y los sensores.</w:t>
      </w:r>
    </w:p>
    <w:p w14:paraId="4CBCB033" w14:textId="3220F2D6" w:rsidR="000B1281" w:rsidRDefault="00C36613" w:rsidP="00FF7D6E">
      <w:pPr>
        <w:pStyle w:val="normalhere"/>
        <w:ind w:firstLine="288"/>
      </w:pPr>
      <w:r>
        <w:rPr>
          <w:noProof/>
          <w:lang w:val="en-US" w:eastAsia="en-US"/>
        </w:rPr>
        <w:lastRenderedPageBreak/>
        <w:drawing>
          <wp:anchor distT="0" distB="0" distL="114300" distR="114300" simplePos="0" relativeHeight="251643392" behindDoc="0" locked="0" layoutInCell="1" allowOverlap="1" wp14:anchorId="47FAFA45" wp14:editId="2B0D9D85">
            <wp:simplePos x="0" y="0"/>
            <wp:positionH relativeFrom="column">
              <wp:posOffset>1306830</wp:posOffset>
            </wp:positionH>
            <wp:positionV relativeFrom="paragraph">
              <wp:posOffset>1114425</wp:posOffset>
            </wp:positionV>
            <wp:extent cx="2387600" cy="229870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4462" t="-1" r="3412" b="1457"/>
                    <a:stretch/>
                  </pic:blipFill>
                  <pic:spPr bwMode="auto">
                    <a:xfrm>
                      <a:off x="0" y="0"/>
                      <a:ext cx="2387600" cy="229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68992" behindDoc="0" locked="0" layoutInCell="1" allowOverlap="1" wp14:anchorId="401AAD9A" wp14:editId="06EC4BB4">
                <wp:simplePos x="0" y="0"/>
                <wp:positionH relativeFrom="column">
                  <wp:posOffset>-1355090</wp:posOffset>
                </wp:positionH>
                <wp:positionV relativeFrom="paragraph">
                  <wp:posOffset>2391410</wp:posOffset>
                </wp:positionV>
                <wp:extent cx="1264920" cy="920750"/>
                <wp:effectExtent l="1905" t="0" r="0" b="0"/>
                <wp:wrapTopAndBottom/>
                <wp:docPr id="2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920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F90FEF" w14:textId="77777777" w:rsidR="009B5BF9" w:rsidRPr="00B32380" w:rsidRDefault="009B5BF9" w:rsidP="00C36613">
                            <w:pPr>
                              <w:pStyle w:val="fig"/>
                              <w:pBdr>
                                <w:bottom w:val="single" w:sz="8" w:space="1" w:color="auto"/>
                              </w:pBdr>
                              <w:spacing w:after="0"/>
                              <w:jc w:val="both"/>
                              <w:rPr>
                                <w:b/>
                                <w:i w:val="0"/>
                                <w:sz w:val="20"/>
                                <w:szCs w:val="20"/>
                              </w:rPr>
                            </w:pPr>
                            <w:bookmarkStart w:id="246"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1</w:t>
                            </w:r>
                            <w:r w:rsidRPr="00B32380">
                              <w:rPr>
                                <w:b/>
                                <w:i w:val="0"/>
                                <w:noProof/>
                                <w:sz w:val="20"/>
                                <w:szCs w:val="20"/>
                              </w:rPr>
                              <w:fldChar w:fldCharType="end"/>
                            </w:r>
                            <w:bookmarkEnd w:id="246"/>
                            <w:r w:rsidRPr="00B32380">
                              <w:rPr>
                                <w:b/>
                                <w:i w:val="0"/>
                                <w:sz w:val="20"/>
                                <w:szCs w:val="20"/>
                              </w:rPr>
                              <w:t>.</w:t>
                            </w:r>
                          </w:p>
                          <w:p w14:paraId="5A82C117" w14:textId="23E5138D" w:rsidR="009B5BF9" w:rsidRPr="00C36613" w:rsidRDefault="009B5BF9"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Modelo brazo y antebrazo creado en OpenGL. Las esferas simulan las articulaciones de hombro y co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1AAD9A" id="Text Box 30" o:spid="_x0000_s1040" type="#_x0000_t202" style="position:absolute;left:0;text-align:left;margin-left:-106.7pt;margin-top:188.3pt;width:99.6pt;height:7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zNXfQIAAAk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" stroked="f">
                <v:textbox inset="0,0,0,0">
                  <w:txbxContent>
                    <w:p w14:paraId="2EF90FEF" w14:textId="77777777" w:rsidR="009B5BF9" w:rsidRPr="00B32380" w:rsidRDefault="009B5BF9" w:rsidP="00C36613">
                      <w:pPr>
                        <w:pStyle w:val="fig"/>
                        <w:pBdr>
                          <w:bottom w:val="single" w:sz="8" w:space="1" w:color="auto"/>
                        </w:pBdr>
                        <w:spacing w:after="0"/>
                        <w:jc w:val="both"/>
                        <w:rPr>
                          <w:b/>
                          <w:i w:val="0"/>
                          <w:sz w:val="20"/>
                          <w:szCs w:val="20"/>
                        </w:rPr>
                      </w:pPr>
                      <w:bookmarkStart w:id="247"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1</w:t>
                      </w:r>
                      <w:r w:rsidRPr="00B32380">
                        <w:rPr>
                          <w:b/>
                          <w:i w:val="0"/>
                          <w:noProof/>
                          <w:sz w:val="20"/>
                          <w:szCs w:val="20"/>
                        </w:rPr>
                        <w:fldChar w:fldCharType="end"/>
                      </w:r>
                      <w:bookmarkEnd w:id="247"/>
                      <w:r w:rsidRPr="00B32380">
                        <w:rPr>
                          <w:b/>
                          <w:i w:val="0"/>
                          <w:sz w:val="20"/>
                          <w:szCs w:val="20"/>
                        </w:rPr>
                        <w:t>.</w:t>
                      </w:r>
                    </w:p>
                    <w:p w14:paraId="5A82C117" w14:textId="23E5138D" w:rsidR="009B5BF9" w:rsidRPr="00C36613" w:rsidRDefault="009B5BF9"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Modelo brazo y antebrazo creado en OpenGL. Las esferas simulan las articulaciones de hombro y codo.</w:t>
                      </w:r>
                    </w:p>
                  </w:txbxContent>
                </v:textbox>
                <w10:wrap type="topAndBottom"/>
              </v:shape>
            </w:pict>
          </mc:Fallback>
        </mc:AlternateContent>
      </w:r>
      <w:r w:rsidR="00D73BBF">
        <w:t>Co</w:t>
      </w:r>
      <w:r w:rsidR="000B1281">
        <w:t>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r w:rsidR="001E669E" w:rsidRPr="001E669E">
        <w:rPr>
          <w:i/>
        </w:rPr>
        <w:t>mutiprocessing</w:t>
      </w:r>
      <w:r w:rsidR="001E669E">
        <w:t xml:space="preserve"> para adquirir y procesar los datos, se crean procesos que permiten manejar los datos y la publicación a través del protocolo WebSocket de la información. El anexo</w:t>
      </w:r>
      <w:r w:rsidR="00463EC6">
        <w:t xml:space="preserve"> </w:t>
      </w:r>
      <w:r w:rsidR="00861B77">
        <w:t>9.4</w:t>
      </w:r>
      <w:r w:rsidR="00693B8B">
        <w:t xml:space="preserve"> presenta la document</w:t>
      </w:r>
      <w:r w:rsidR="00F4310A">
        <w:t>ación del servidor implementado en Python para Autobahn.</w:t>
      </w:r>
    </w:p>
    <w:p w14:paraId="26C664DF" w14:textId="499EFC39" w:rsidR="000C73EC" w:rsidRDefault="000C73EC" w:rsidP="000C73EC">
      <w:pPr>
        <w:pStyle w:val="normalhere"/>
      </w:pPr>
    </w:p>
    <w:p w14:paraId="28E9AEF2" w14:textId="14DF1D4F" w:rsidR="00582042" w:rsidRDefault="00F4310A" w:rsidP="00C36613">
      <w:pPr>
        <w:pStyle w:val="normalhere"/>
        <w:ind w:firstLine="288"/>
      </w:pPr>
      <w:r>
        <w:t xml:space="preserve">Resuelto el servidor y la comunicación con los datos, sólo queda entregar una interfaz de usuario amigable. El framework Bootstrap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Pr="00F4310A">
        <w:rPr>
          <w:i/>
        </w:rPr>
        <w:t>look and feel</w:t>
      </w:r>
      <w:r>
        <w:t xml:space="preserve"> amigable.</w:t>
      </w:r>
    </w:p>
    <w:p w14:paraId="1B4085F9" w14:textId="13E67440" w:rsidR="00C2742B" w:rsidRDefault="00C2742B" w:rsidP="00C36613">
      <w:pPr>
        <w:pStyle w:val="normalhere"/>
        <w:ind w:firstLine="288"/>
      </w:pPr>
      <w:r>
        <w:t xml:space="preserve">Una de las principales características que ofrece está plataforma es la posibilidad de auto adaptar el tamaño de la página web y la configuración y organización de sus elementos al tamaño de la pantalla. La </w:t>
      </w:r>
      <w:r w:rsidR="00B32380">
        <w:t>Figura 12</w:t>
      </w:r>
      <w:r>
        <w:t xml:space="preserve"> muestra la visualización de la página web con un tamaño de ventana que permite visualizar todos los elementos, mientras que la </w:t>
      </w:r>
      <w:r w:rsidR="00B32380">
        <w:t xml:space="preserve">Figura 13 </w:t>
      </w:r>
      <w:r>
        <w:t>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w:t>
      </w:r>
      <w:r w:rsidR="00C36613">
        <w:t>al se realiza la visualización.</w:t>
      </w:r>
    </w:p>
    <w:p w14:paraId="4E5423A9" w14:textId="11680C07" w:rsidR="00C36613" w:rsidRDefault="007E57A6" w:rsidP="00C36613">
      <w:pPr>
        <w:pStyle w:val="normalhere"/>
        <w:ind w:firstLine="288"/>
      </w:pPr>
      <w:r>
        <w:t xml:space="preserve">La página web permite, desde cualquier navegador que soporte JavaScript (prácticamente todos los navegadores, incluidos aquellos de dispositivos móviles como </w:t>
      </w:r>
      <w:r w:rsidR="008C4A14">
        <w:rPr>
          <w:i/>
        </w:rPr>
        <w:t>s</w:t>
      </w:r>
      <w:r w:rsidR="008C4A14" w:rsidRPr="007E57A6">
        <w:rPr>
          <w:i/>
        </w:rPr>
        <w:t>martphones</w:t>
      </w:r>
      <w:r w:rsidR="008C4A14">
        <w:t xml:space="preserve"> </w:t>
      </w:r>
      <w:r>
        <w:t xml:space="preserve">y </w:t>
      </w:r>
      <w:r w:rsidR="008C4A14">
        <w:rPr>
          <w:i/>
        </w:rPr>
        <w:t>t</w:t>
      </w:r>
      <w:r w:rsidR="008C4A14" w:rsidRPr="007E57A6">
        <w:rPr>
          <w:i/>
        </w:rPr>
        <w:t>ablets</w:t>
      </w:r>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r w:rsidRPr="007E57A6">
        <w:rPr>
          <w:i/>
        </w:rPr>
        <w:t>Remote Proccesudre Call</w:t>
      </w:r>
      <w:r>
        <w:t>) notificar al cliente (el navegador web) que existe nueva información disponible, y este actualiza sólo el campo que ha sido modificado. Al iniciar la carga de la página, todos sus componentes son descargados al navegador, por tanto, toda la tarea de mostrar los resultados queda para el cliente, mientras que el servidor solo notifica los nuevos estados de la información.</w:t>
      </w:r>
    </w:p>
    <w:p w14:paraId="5D13173B" w14:textId="04B13A16" w:rsidR="00104BFD" w:rsidRDefault="000651A7" w:rsidP="00FF7D6E">
      <w:pPr>
        <w:pStyle w:val="normalhere"/>
        <w:ind w:firstLine="284"/>
      </w:pPr>
      <w:r>
        <w:rPr>
          <w:noProof/>
          <w:lang w:val="en-US" w:eastAsia="en-US"/>
        </w:rPr>
        <w:lastRenderedPageBreak/>
        <mc:AlternateContent>
          <mc:Choice Requires="wps">
            <w:drawing>
              <wp:anchor distT="0" distB="0" distL="114300" distR="114300" simplePos="0" relativeHeight="251665920" behindDoc="0" locked="0" layoutInCell="1" allowOverlap="1" wp14:anchorId="764148A0" wp14:editId="6738AF7D">
                <wp:simplePos x="0" y="0"/>
                <wp:positionH relativeFrom="column">
                  <wp:posOffset>5220970</wp:posOffset>
                </wp:positionH>
                <wp:positionV relativeFrom="paragraph">
                  <wp:posOffset>6169660</wp:posOffset>
                </wp:positionV>
                <wp:extent cx="1259840" cy="1225550"/>
                <wp:effectExtent l="3810" t="3175" r="3175" b="0"/>
                <wp:wrapTopAndBottom/>
                <wp:docPr id="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225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FDCE7" w14:textId="129DBAFD" w:rsidR="009B5BF9" w:rsidRPr="00B32380" w:rsidRDefault="009B5BF9" w:rsidP="00C36613">
                            <w:pPr>
                              <w:pStyle w:val="fig"/>
                              <w:pBdr>
                                <w:bottom w:val="single" w:sz="8" w:space="1" w:color="auto"/>
                              </w:pBdr>
                              <w:spacing w:after="0"/>
                              <w:jc w:val="both"/>
                              <w:rPr>
                                <w:b/>
                                <w:i w:val="0"/>
                                <w:noProof/>
                                <w:sz w:val="20"/>
                                <w:szCs w:val="20"/>
                              </w:rPr>
                            </w:pPr>
                            <w:bookmarkStart w:id="248"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3</w:t>
                            </w:r>
                            <w:r w:rsidRPr="00B32380">
                              <w:rPr>
                                <w:b/>
                                <w:i w:val="0"/>
                                <w:noProof/>
                                <w:sz w:val="20"/>
                                <w:szCs w:val="20"/>
                              </w:rPr>
                              <w:fldChar w:fldCharType="end"/>
                            </w:r>
                            <w:bookmarkEnd w:id="248"/>
                            <w:r w:rsidRPr="00B32380">
                              <w:rPr>
                                <w:b/>
                                <w:i w:val="0"/>
                                <w:noProof/>
                                <w:sz w:val="20"/>
                                <w:szCs w:val="20"/>
                              </w:rPr>
                              <w:t>.</w:t>
                            </w:r>
                          </w:p>
                          <w:p w14:paraId="418C173D" w14:textId="3D3A3068" w:rsidR="009B5BF9" w:rsidRPr="00C36613" w:rsidRDefault="009B5BF9"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148A0" id="Text Box 26" o:spid="_x0000_s1041" type="#_x0000_t202" style="position:absolute;left:0;text-align:left;margin-left:411.1pt;margin-top:485.8pt;width:99.2pt;height:96.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" stroked="f">
                <v:textbox inset="0,0,0,0">
                  <w:txbxContent>
                    <w:p w14:paraId="712FDCE7" w14:textId="129DBAFD" w:rsidR="009B5BF9" w:rsidRPr="00B32380" w:rsidRDefault="009B5BF9" w:rsidP="00C36613">
                      <w:pPr>
                        <w:pStyle w:val="fig"/>
                        <w:pBdr>
                          <w:bottom w:val="single" w:sz="8" w:space="1" w:color="auto"/>
                        </w:pBdr>
                        <w:spacing w:after="0"/>
                        <w:jc w:val="both"/>
                        <w:rPr>
                          <w:b/>
                          <w:i w:val="0"/>
                          <w:noProof/>
                          <w:sz w:val="20"/>
                          <w:szCs w:val="20"/>
                        </w:rPr>
                      </w:pPr>
                      <w:bookmarkStart w:id="249"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3</w:t>
                      </w:r>
                      <w:r w:rsidRPr="00B32380">
                        <w:rPr>
                          <w:b/>
                          <w:i w:val="0"/>
                          <w:noProof/>
                          <w:sz w:val="20"/>
                          <w:szCs w:val="20"/>
                        </w:rPr>
                        <w:fldChar w:fldCharType="end"/>
                      </w:r>
                      <w:bookmarkEnd w:id="249"/>
                      <w:r w:rsidRPr="00B32380">
                        <w:rPr>
                          <w:b/>
                          <w:i w:val="0"/>
                          <w:noProof/>
                          <w:sz w:val="20"/>
                          <w:szCs w:val="20"/>
                        </w:rPr>
                        <w:t>.</w:t>
                      </w:r>
                    </w:p>
                    <w:p w14:paraId="418C173D" w14:textId="3D3A3068" w:rsidR="009B5BF9" w:rsidRPr="00C36613" w:rsidRDefault="009B5BF9"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v:textbox>
                <w10:wrap type="topAndBottom"/>
              </v:shape>
            </w:pict>
          </mc:Fallback>
        </mc:AlternateContent>
      </w:r>
      <w:r>
        <w:rPr>
          <w:noProof/>
          <w:lang w:val="en-US" w:eastAsia="en-US"/>
        </w:rPr>
        <mc:AlternateContent>
          <mc:Choice Requires="wps">
            <w:drawing>
              <wp:anchor distT="0" distB="0" distL="114300" distR="114300" simplePos="0" relativeHeight="251663872" behindDoc="0" locked="0" layoutInCell="1" allowOverlap="1" wp14:anchorId="2C2370AA" wp14:editId="3B56B92C">
                <wp:simplePos x="0" y="0"/>
                <wp:positionH relativeFrom="column">
                  <wp:posOffset>5220970</wp:posOffset>
                </wp:positionH>
                <wp:positionV relativeFrom="paragraph">
                  <wp:posOffset>3191510</wp:posOffset>
                </wp:positionV>
                <wp:extent cx="1259840" cy="1268095"/>
                <wp:effectExtent l="3810" t="0" r="3175" b="1905"/>
                <wp:wrapTopAndBottom/>
                <wp:docPr id="2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268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90A36A" w14:textId="2946CAF0" w:rsidR="009B5BF9" w:rsidRPr="00B32380" w:rsidRDefault="009B5BF9" w:rsidP="00C36613">
                            <w:pPr>
                              <w:pStyle w:val="fig"/>
                              <w:pBdr>
                                <w:bottom w:val="single" w:sz="8" w:space="1" w:color="auto"/>
                              </w:pBdr>
                              <w:spacing w:after="0"/>
                              <w:jc w:val="both"/>
                              <w:rPr>
                                <w:b/>
                                <w:i w:val="0"/>
                                <w:sz w:val="20"/>
                                <w:szCs w:val="20"/>
                              </w:rPr>
                            </w:pPr>
                            <w:bookmarkStart w:id="250"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2</w:t>
                            </w:r>
                            <w:r w:rsidRPr="00B32380">
                              <w:rPr>
                                <w:b/>
                                <w:i w:val="0"/>
                                <w:noProof/>
                                <w:sz w:val="20"/>
                                <w:szCs w:val="20"/>
                              </w:rPr>
                              <w:fldChar w:fldCharType="end"/>
                            </w:r>
                            <w:bookmarkEnd w:id="250"/>
                            <w:r w:rsidRPr="00B32380">
                              <w:rPr>
                                <w:b/>
                                <w:i w:val="0"/>
                                <w:sz w:val="20"/>
                                <w:szCs w:val="20"/>
                              </w:rPr>
                              <w:t>.</w:t>
                            </w:r>
                          </w:p>
                          <w:p w14:paraId="66A5EE77" w14:textId="787FE6B0" w:rsidR="009B5BF9" w:rsidRPr="00C36613" w:rsidRDefault="009B5BF9"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370AA" id="Text Box 25" o:spid="_x0000_s1042" type="#_x0000_t202" style="position:absolute;left:0;text-align:left;margin-left:411.1pt;margin-top:251.3pt;width:99.2pt;height:99.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" stroked="f">
                <v:textbox inset="0,0,0,0">
                  <w:txbxContent>
                    <w:p w14:paraId="7C90A36A" w14:textId="2946CAF0" w:rsidR="009B5BF9" w:rsidRPr="00B32380" w:rsidRDefault="009B5BF9" w:rsidP="00C36613">
                      <w:pPr>
                        <w:pStyle w:val="fig"/>
                        <w:pBdr>
                          <w:bottom w:val="single" w:sz="8" w:space="1" w:color="auto"/>
                        </w:pBdr>
                        <w:spacing w:after="0"/>
                        <w:jc w:val="both"/>
                        <w:rPr>
                          <w:b/>
                          <w:i w:val="0"/>
                          <w:sz w:val="20"/>
                          <w:szCs w:val="20"/>
                        </w:rPr>
                      </w:pPr>
                      <w:bookmarkStart w:id="251"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2</w:t>
                      </w:r>
                      <w:r w:rsidRPr="00B32380">
                        <w:rPr>
                          <w:b/>
                          <w:i w:val="0"/>
                          <w:noProof/>
                          <w:sz w:val="20"/>
                          <w:szCs w:val="20"/>
                        </w:rPr>
                        <w:fldChar w:fldCharType="end"/>
                      </w:r>
                      <w:bookmarkEnd w:id="251"/>
                      <w:r w:rsidRPr="00B32380">
                        <w:rPr>
                          <w:b/>
                          <w:i w:val="0"/>
                          <w:sz w:val="20"/>
                          <w:szCs w:val="20"/>
                        </w:rPr>
                        <w:t>.</w:t>
                      </w:r>
                    </w:p>
                    <w:p w14:paraId="66A5EE77" w14:textId="787FE6B0" w:rsidR="009B5BF9" w:rsidRPr="00C36613" w:rsidRDefault="009B5BF9"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v:textbox>
                <w10:wrap type="topAndBottom"/>
              </v:shape>
            </w:pict>
          </mc:Fallback>
        </mc:AlternateContent>
      </w:r>
      <w:r w:rsidR="00C36613">
        <w:rPr>
          <w:noProof/>
          <w:lang w:val="en-US" w:eastAsia="en-US"/>
        </w:rPr>
        <w:drawing>
          <wp:anchor distT="0" distB="0" distL="114300" distR="114300" simplePos="0" relativeHeight="251642368" behindDoc="0" locked="0" layoutInCell="1" allowOverlap="1" wp14:anchorId="31594C28" wp14:editId="4460B4E8">
            <wp:simplePos x="0" y="0"/>
            <wp:positionH relativeFrom="column">
              <wp:posOffset>257810</wp:posOffset>
            </wp:positionH>
            <wp:positionV relativeFrom="paragraph">
              <wp:posOffset>4607560</wp:posOffset>
            </wp:positionV>
            <wp:extent cx="4724400" cy="278511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550" r="-1" b="31669"/>
                    <a:stretch/>
                  </pic:blipFill>
                  <pic:spPr bwMode="auto">
                    <a:xfrm>
                      <a:off x="0" y="0"/>
                      <a:ext cx="4724400" cy="27851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C36613">
        <w:rPr>
          <w:noProof/>
          <w:lang w:val="en-US" w:eastAsia="en-US"/>
        </w:rPr>
        <w:drawing>
          <wp:anchor distT="0" distB="0" distL="114300" distR="114300" simplePos="0" relativeHeight="251641344" behindDoc="0" locked="0" layoutInCell="1" allowOverlap="1" wp14:anchorId="0CF4D29F" wp14:editId="4D090DF5">
            <wp:simplePos x="0" y="0"/>
            <wp:positionH relativeFrom="column">
              <wp:posOffset>-5715</wp:posOffset>
            </wp:positionH>
            <wp:positionV relativeFrom="paragraph">
              <wp:posOffset>603885</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r w:rsidR="00104BFD">
        <w:t>Esta aproximación es crucial para soluciones pensadas en IoT, descargando al servidor del procesamiento de la página web y, así mismo, disminuyendo el ancho de banda y el consumo de datos de la página.</w:t>
      </w:r>
    </w:p>
    <w:p w14:paraId="2804C86B" w14:textId="0974BCF1" w:rsidR="001A5881" w:rsidRDefault="001A5881" w:rsidP="008422E2">
      <w:pPr>
        <w:pStyle w:val="Ttulo1"/>
      </w:pPr>
      <w:bookmarkStart w:id="252" w:name="_Toc407749929"/>
      <w:r>
        <w:t>Resultados</w:t>
      </w:r>
      <w:bookmarkEnd w:id="252"/>
    </w:p>
    <w:p w14:paraId="025B419A" w14:textId="543C533C" w:rsidR="00104BFD" w:rsidRDefault="00104BFD" w:rsidP="00FF7D6E">
      <w:pPr>
        <w:pStyle w:val="normalhere"/>
        <w:ind w:firstLine="284"/>
      </w:pPr>
      <w:r>
        <w:lastRenderedPageBreak/>
        <w:t>Los resultados de este trabajo se pueden separar en la misma secuencia que se utilizó para la implementación de la propuesta.</w:t>
      </w:r>
    </w:p>
    <w:p w14:paraId="7EF2ED46" w14:textId="6AC8907B" w:rsidR="00104BFD" w:rsidRDefault="00104BFD" w:rsidP="005E6C09">
      <w:pPr>
        <w:pStyle w:val="normalhere"/>
        <w:ind w:firstLine="284"/>
      </w:pPr>
      <w:r>
        <w:t>Respecto a la selección de sensores IMUs, se logró seleccionar el dispositivo más apropiado, tanto 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91FC61F" w:rsidR="00104BFD" w:rsidRDefault="00104BFD" w:rsidP="00FF7D6E">
      <w:pPr>
        <w:pStyle w:val="normalhere"/>
        <w:ind w:firstLine="288"/>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r w:rsidR="00BB369A" w:rsidRPr="00BB369A">
        <w:rPr>
          <w:i/>
        </w:rPr>
        <w:t>wearable</w:t>
      </w:r>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r w:rsidR="002976CE">
        <w:t>, para cada uno de los sensores IMU</w:t>
      </w:r>
      <w:r w:rsidR="00BB369A">
        <w:t>. Esta velocidad corresponde a la más baja entregada por el magnetómetro, por tanto, no se producen cuellos de botella por la utilización del protocolo I2C.</w:t>
      </w:r>
    </w:p>
    <w:p w14:paraId="7F272702" w14:textId="77777777" w:rsidR="000A42BB" w:rsidRDefault="00BB369A" w:rsidP="00FF7D6E">
      <w:pPr>
        <w:pStyle w:val="normalhere"/>
        <w:ind w:firstLine="288"/>
      </w:pPr>
      <w:r>
        <w:t>Respecto a la plataforma de desarrollo, la más apropiada para el desarrollo result</w:t>
      </w:r>
      <w:r w:rsidR="002976CE">
        <w:t>ó</w:t>
      </w:r>
      <w:r>
        <w:t xml:space="preserve"> ser la mezcla entre las capacidades embebidas de Arduino Yún y el poder de procesamiento de la arquitectura ARM de Nucleo F401RE. La plataforma Raspberry Pi entrega un control de alto nivel que puede interactuar con componentes de bajo nivel, simplificando el proceso de desarrollo de protocolos y software. Si bien la plataforma Raspberry Pi ya es una solución final, las pruebas realizadas descartan micro procesadores de 8 bits para desempeñar la tarea de manejar múltiples sensores.</w:t>
      </w:r>
    </w:p>
    <w:p w14:paraId="71990972" w14:textId="3714F3DC" w:rsidR="00BB369A" w:rsidRDefault="00BB369A" w:rsidP="00FF7D6E">
      <w:pPr>
        <w:pStyle w:val="normalhere"/>
        <w:ind w:firstLine="288"/>
      </w:pPr>
      <w:r>
        <w:t>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 de fallas en las conexiones de los sensores.</w:t>
      </w:r>
    </w:p>
    <w:p w14:paraId="215D824C" w14:textId="2183388F" w:rsidR="00010BCE" w:rsidRDefault="00010BCE" w:rsidP="00FF7D6E">
      <w:pPr>
        <w:pStyle w:val="normalhere"/>
        <w:ind w:firstLine="288"/>
      </w:pPr>
      <w:r>
        <w:t>Respecto al firmware, la utilización de un kernel Linux entrega soluciones de alto nivel para el manejo de hilos y eventos. En una solución final, es poco probable contar con las capacidades para instalar un kernel completo de Linux, sin embargo, existen alternativas que permiten lograr un manejo similar de eventos y tareas, y están especialmente diseñadas para arquitecturas ARM, conocidos como sistemas RTOS (</w:t>
      </w:r>
      <w:r w:rsidRPr="00010BCE">
        <w:rPr>
          <w:i/>
        </w:rPr>
        <w:t>Real Time Operative System</w:t>
      </w:r>
      <w:r>
        <w:t>).</w:t>
      </w:r>
    </w:p>
    <w:p w14:paraId="6898C238" w14:textId="2E85A2C1" w:rsidR="00010BCE" w:rsidRDefault="00010BCE" w:rsidP="005E6C09">
      <w:pPr>
        <w:pStyle w:val="normalhere"/>
        <w:ind w:firstLine="288"/>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r w:rsidRPr="00010BCE">
        <w:rPr>
          <w:i/>
        </w:rPr>
        <w:t>threads</w:t>
      </w:r>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open source</w:t>
      </w:r>
      <w:r w:rsidR="008E4546">
        <w:t xml:space="preserve">, la aplicación, la documentación y los requisitos de instalación están disponibles en </w:t>
      </w:r>
      <w:hyperlink r:id="rId26" w:history="1">
        <w:r w:rsidR="008E4546" w:rsidRPr="00463EC6">
          <w:rPr>
            <w:rStyle w:val="Hipervnculo"/>
            <w:color w:val="auto"/>
            <w:u w:val="none"/>
          </w:rPr>
          <w:t>https://github.com/ssepulveda/RTGraph</w:t>
        </w:r>
      </w:hyperlink>
      <w:r w:rsidR="008E4546" w:rsidRPr="00463EC6">
        <w:t xml:space="preserve"> </w:t>
      </w:r>
      <w:r w:rsidR="008E4546">
        <w:fldChar w:fldCharType="begin"/>
      </w:r>
      <w:r w:rsidR="00DD1E08">
        <w:instrText xml:space="preserve"> ADDIN ZOTERO_ITEM CSL_CITATION {"citationID":"F00wowTo","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5E6C09">
        <w:t>.</w:t>
      </w:r>
    </w:p>
    <w:p w14:paraId="137E51E8" w14:textId="57C18953" w:rsidR="00B64AB5" w:rsidRPr="00C82865" w:rsidRDefault="00B64AB5" w:rsidP="005E6C09">
      <w:pPr>
        <w:pStyle w:val="normalhere"/>
        <w:ind w:firstLine="288"/>
      </w:pPr>
      <w:r>
        <w:t xml:space="preserve">En el contexto del desarrollo del prototipo, la metodología utilizada permitió determinar la mejor alternativa para desarrollar el prototipo, al mismo tiempo que predice la alternativa para </w:t>
      </w:r>
      <w:r w:rsidR="008E4546">
        <w:t xml:space="preserve">el </w:t>
      </w:r>
      <w:r>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r w:rsidR="00027C2E">
        <w:t>,</w:t>
      </w:r>
      <w:r w:rsidR="008E4546">
        <w:t xml:space="preserve"> entregan robustez al sistema, enfatiza la modularidad y provee el acceso con la menor cantidad de recursos adicionales </w:t>
      </w:r>
      <w:r w:rsidR="00027C2E">
        <w:t>par</w:t>
      </w:r>
      <w:r w:rsidR="008E4546">
        <w:t xml:space="preserve">a </w:t>
      </w:r>
      <w:r w:rsidR="008E4546">
        <w:lastRenderedPageBreak/>
        <w:t xml:space="preserve">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7A64204B" w14:textId="667CFD79" w:rsidR="00B64AB5" w:rsidRDefault="00B64AB5" w:rsidP="005E6C09">
      <w:pPr>
        <w:pStyle w:val="normalhere"/>
        <w:ind w:firstLine="288"/>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plataforma </w:t>
      </w:r>
      <w:r w:rsidR="00B11BA7">
        <w:t xml:space="preserve">fue utilizada para adquirir datos </w:t>
      </w:r>
      <w:r w:rsidR="0062564A">
        <w:t>por un voluntario</w:t>
      </w:r>
      <w:r w:rsidR="008E4546">
        <w:t xml:space="preserve"> en Colombia</w:t>
      </w:r>
      <w:r w:rsidR="0062564A">
        <w:t>.</w:t>
      </w:r>
      <w:r w:rsidR="00B57365">
        <w:t xml:space="preserve"> Mientras el profesor Dr. Pablo Reyes realizaba las pruebas, </w:t>
      </w:r>
      <w:r w:rsidR="00B32380">
        <w:t xml:space="preserve">donde </w:t>
      </w:r>
      <w:r w:rsidR="00B57365">
        <w:t xml:space="preserve">pudo enviar los datos por </w:t>
      </w:r>
      <w:r w:rsidR="00B32380">
        <w:t>red</w:t>
      </w:r>
      <w:r w:rsidR="00B57365">
        <w:t xml:space="preserve"> en formato CSV. Cuando el dispositivo volvió a Chile, comprobamos que los datos aún estaban guardados en el dispositivo. La </w:t>
      </w:r>
      <w:r w:rsidR="002F55BA">
        <w:fldChar w:fldCharType="begin"/>
      </w:r>
      <w:r w:rsidR="002F55BA">
        <w:instrText xml:space="preserve"> REF _Ref404223477 \h </w:instrText>
      </w:r>
      <w:r w:rsidR="002F55BA">
        <w:fldChar w:fldCharType="separate"/>
      </w:r>
      <w:r w:rsidR="00CA29B9">
        <w:t xml:space="preserve">Figura </w:t>
      </w:r>
      <w:r w:rsidR="00CA29B9">
        <w:rPr>
          <w:noProof/>
        </w:rPr>
        <w:t>14</w:t>
      </w:r>
      <w:r w:rsidR="002F55BA">
        <w:fldChar w:fldCharType="end"/>
      </w:r>
      <w:r w:rsidR="00B57365">
        <w:t xml:space="preserve"> muestra la utilización del prototipo durante las pruebas. Se observa que, a pesar de utilizar ambos métodos de adquisición, el sistema es lo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final.</w:t>
      </w:r>
    </w:p>
    <w:p w14:paraId="10494C27" w14:textId="38966777" w:rsidR="005E6C09" w:rsidRDefault="00545759" w:rsidP="000651A7">
      <w:pPr>
        <w:pStyle w:val="normalhere"/>
        <w:ind w:firstLine="284"/>
      </w:pPr>
      <w:r>
        <w:t xml:space="preserve">Finalmente, todos los códigos, esquemáticos y diseños creados se distribuyen en forma </w:t>
      </w:r>
      <w:r w:rsidRPr="00C82865">
        <w:rPr>
          <w:i/>
        </w:rPr>
        <w:t>open source</w:t>
      </w:r>
      <w:r>
        <w:t xml:space="preserve"> a través de un repositorio</w:t>
      </w:r>
      <w:r w:rsidRPr="00C82865">
        <w:t xml:space="preserve"> </w:t>
      </w:r>
      <w:hyperlink r:id="rId27"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bookmarkStart w:id="253" w:name="_Toc402197190"/>
      <w:bookmarkStart w:id="254" w:name="_Toc402197248"/>
      <w:bookmarkStart w:id="255" w:name="_Toc402197356"/>
      <w:bookmarkStart w:id="256" w:name="_Toc402197408"/>
      <w:bookmarkStart w:id="257" w:name="_Toc402197500"/>
      <w:bookmarkStart w:id="258" w:name="_Toc402203644"/>
      <w:bookmarkStart w:id="259" w:name="_Toc402203747"/>
      <w:bookmarkStart w:id="260" w:name="_Toc402203805"/>
      <w:bookmarkStart w:id="261" w:name="_Toc402197191"/>
      <w:bookmarkStart w:id="262" w:name="_Toc402197249"/>
      <w:bookmarkStart w:id="263" w:name="_Toc402197357"/>
      <w:bookmarkStart w:id="264" w:name="_Toc402197409"/>
      <w:bookmarkStart w:id="265" w:name="_Toc402197501"/>
      <w:bookmarkStart w:id="266" w:name="_Toc402203645"/>
      <w:bookmarkStart w:id="267" w:name="_Toc402203748"/>
      <w:bookmarkStart w:id="268" w:name="_Toc402203806"/>
      <w:bookmarkStart w:id="269" w:name="_Toc402197192"/>
      <w:bookmarkStart w:id="270" w:name="_Toc402197250"/>
      <w:bookmarkStart w:id="271" w:name="_Toc402197358"/>
      <w:bookmarkStart w:id="272" w:name="_Toc402197410"/>
      <w:bookmarkStart w:id="273" w:name="_Toc402197502"/>
      <w:bookmarkStart w:id="274" w:name="_Toc402203646"/>
      <w:bookmarkStart w:id="275" w:name="_Toc402203749"/>
      <w:bookmarkStart w:id="276" w:name="_Toc402203807"/>
      <w:bookmarkStart w:id="277" w:name="_Toc407749930"/>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rsidR="000651A7">
        <w:t>.</w:t>
      </w:r>
    </w:p>
    <w:p w14:paraId="0BDD9858" w14:textId="6DB7A5A6" w:rsidR="000651A7" w:rsidRDefault="000651A7" w:rsidP="000651A7">
      <w:pPr>
        <w:pStyle w:val="normalhere"/>
        <w:ind w:firstLine="284"/>
      </w:pPr>
    </w:p>
    <w:p w14:paraId="0D6C8E8E" w14:textId="06218133" w:rsidR="000651A7" w:rsidRDefault="000651A7" w:rsidP="000651A7">
      <w:pPr>
        <w:pStyle w:val="normalhere"/>
        <w:ind w:firstLine="284"/>
      </w:pPr>
      <w:r>
        <w:rPr>
          <w:noProof/>
          <w:lang w:val="en-US" w:eastAsia="en-US"/>
        </w:rPr>
        <mc:AlternateContent>
          <mc:Choice Requires="wps">
            <w:drawing>
              <wp:anchor distT="0" distB="0" distL="114300" distR="114300" simplePos="0" relativeHeight="251666944" behindDoc="0" locked="0" layoutInCell="1" allowOverlap="1" wp14:anchorId="4509BAAE" wp14:editId="0A4B4EFA">
                <wp:simplePos x="0" y="0"/>
                <wp:positionH relativeFrom="column">
                  <wp:posOffset>5274310</wp:posOffset>
                </wp:positionH>
                <wp:positionV relativeFrom="paragraph">
                  <wp:posOffset>2410460</wp:posOffset>
                </wp:positionV>
                <wp:extent cx="1238250" cy="1974850"/>
                <wp:effectExtent l="0" t="3175" r="0" b="3175"/>
                <wp:wrapTopAndBottom/>
                <wp:docPr id="2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74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1DD8B0" w14:textId="77777777" w:rsidR="009B5BF9" w:rsidRPr="00C36613" w:rsidRDefault="009B5BF9" w:rsidP="00C36613">
                            <w:pPr>
                              <w:pStyle w:val="fig"/>
                              <w:spacing w:after="0"/>
                              <w:jc w:val="both"/>
                              <w:rPr>
                                <w:b/>
                                <w:i w:val="0"/>
                                <w:sz w:val="20"/>
                                <w:szCs w:val="20"/>
                              </w:rPr>
                            </w:pPr>
                            <w:bookmarkStart w:id="278"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Pr>
                                <w:b/>
                                <w:i w:val="0"/>
                                <w:noProof/>
                                <w:sz w:val="20"/>
                                <w:szCs w:val="20"/>
                              </w:rPr>
                              <w:t>14</w:t>
                            </w:r>
                            <w:r w:rsidRPr="00C36613">
                              <w:rPr>
                                <w:b/>
                                <w:i w:val="0"/>
                                <w:noProof/>
                                <w:sz w:val="20"/>
                                <w:szCs w:val="20"/>
                              </w:rPr>
                              <w:fldChar w:fldCharType="end"/>
                            </w:r>
                            <w:bookmarkEnd w:id="278"/>
                            <w:r w:rsidRPr="00C36613">
                              <w:rPr>
                                <w:b/>
                                <w:i w:val="0"/>
                                <w:sz w:val="20"/>
                                <w:szCs w:val="20"/>
                              </w:rPr>
                              <w:t>.</w:t>
                            </w:r>
                          </w:p>
                          <w:p w14:paraId="214B8FFC" w14:textId="360E81AC" w:rsidR="009B5BF9" w:rsidRPr="00C36613" w:rsidRDefault="009B5BF9"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09BAAE" id="Text Box 27" o:spid="_x0000_s1043" type="#_x0000_t202" style="position:absolute;left:0;text-align:left;margin-left:415.3pt;margin-top:189.8pt;width:97.5pt;height:15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" stroked="f">
                <v:textbox inset="0,0,0,0">
                  <w:txbxContent>
                    <w:p w14:paraId="0A1DD8B0" w14:textId="77777777" w:rsidR="009B5BF9" w:rsidRPr="00C36613" w:rsidRDefault="009B5BF9" w:rsidP="00C36613">
                      <w:pPr>
                        <w:pStyle w:val="fig"/>
                        <w:spacing w:after="0"/>
                        <w:jc w:val="both"/>
                        <w:rPr>
                          <w:b/>
                          <w:i w:val="0"/>
                          <w:sz w:val="20"/>
                          <w:szCs w:val="20"/>
                        </w:rPr>
                      </w:pPr>
                      <w:bookmarkStart w:id="279"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Pr>
                          <w:b/>
                          <w:i w:val="0"/>
                          <w:noProof/>
                          <w:sz w:val="20"/>
                          <w:szCs w:val="20"/>
                        </w:rPr>
                        <w:t>14</w:t>
                      </w:r>
                      <w:r w:rsidRPr="00C36613">
                        <w:rPr>
                          <w:b/>
                          <w:i w:val="0"/>
                          <w:noProof/>
                          <w:sz w:val="20"/>
                          <w:szCs w:val="20"/>
                        </w:rPr>
                        <w:fldChar w:fldCharType="end"/>
                      </w:r>
                      <w:bookmarkEnd w:id="279"/>
                      <w:r w:rsidRPr="00C36613">
                        <w:rPr>
                          <w:b/>
                          <w:i w:val="0"/>
                          <w:sz w:val="20"/>
                          <w:szCs w:val="20"/>
                        </w:rPr>
                        <w:t>.</w:t>
                      </w:r>
                    </w:p>
                    <w:p w14:paraId="214B8FFC" w14:textId="360E81AC" w:rsidR="009B5BF9" w:rsidRPr="00C36613" w:rsidRDefault="009B5BF9"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v:textbox>
                <w10:wrap type="topAndBottom"/>
              </v:shape>
            </w:pict>
          </mc:Fallback>
        </mc:AlternateContent>
      </w:r>
      <w:r>
        <w:rPr>
          <w:noProof/>
          <w:lang w:val="en-US" w:eastAsia="en-US"/>
        </w:rPr>
        <w:drawing>
          <wp:anchor distT="0" distB="0" distL="114300" distR="114300" simplePos="0" relativeHeight="251664896" behindDoc="0" locked="0" layoutInCell="1" allowOverlap="1" wp14:anchorId="1011B054" wp14:editId="08D41665">
            <wp:simplePos x="0" y="0"/>
            <wp:positionH relativeFrom="column">
              <wp:posOffset>34925</wp:posOffset>
            </wp:positionH>
            <wp:positionV relativeFrom="paragraph">
              <wp:posOffset>302260</wp:posOffset>
            </wp:positionV>
            <wp:extent cx="5120640" cy="4100195"/>
            <wp:effectExtent l="0" t="0" r="0" b="0"/>
            <wp:wrapTopAndBottom/>
            <wp:docPr id="35" name="Imagen 35" descr="E:\Pictures\Bog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Bogota.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20640" cy="4100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1985D6" w14:textId="17D3B41E" w:rsidR="000651A7" w:rsidRPr="005E6C09" w:rsidRDefault="000651A7" w:rsidP="000651A7">
      <w:pPr>
        <w:pStyle w:val="normalhere"/>
        <w:ind w:firstLine="284"/>
      </w:pPr>
    </w:p>
    <w:p w14:paraId="7780FF8D" w14:textId="09610E13" w:rsidR="005644D2" w:rsidRDefault="001A5881" w:rsidP="00C82865">
      <w:pPr>
        <w:pStyle w:val="Ttulo1"/>
      </w:pPr>
      <w:bookmarkStart w:id="280" w:name="_Toc407749931"/>
      <w:r>
        <w:t>Discusión</w:t>
      </w:r>
      <w:bookmarkEnd w:id="280"/>
    </w:p>
    <w:p w14:paraId="09FD4417" w14:textId="28968457" w:rsidR="00861B77" w:rsidRDefault="00861B77" w:rsidP="00861B77">
      <w:pPr>
        <w:pStyle w:val="normalhere"/>
        <w:ind w:firstLine="284"/>
      </w:pPr>
      <w:r>
        <w:lastRenderedPageBreak/>
        <w:t>Los sensores IMUs utilizados cumplen con las características técnicas mínimas establecidas en diferentes estudios de biomecánica y soluciones comerciales.</w:t>
      </w:r>
    </w:p>
    <w:p w14:paraId="67F7BF60" w14:textId="3D7B6498" w:rsidR="00A300CB" w:rsidRDefault="00861B77" w:rsidP="002D71CD">
      <w:pPr>
        <w:pStyle w:val="normalhere"/>
      </w:pPr>
      <w:r>
        <w:t>La plataforma utilizada no genera cuellos de botella para la adquisición y procesamiento de información, en tanto que los protocolos de comunicación seleccionados son</w:t>
      </w:r>
      <w:r w:rsidR="007102BC">
        <w:t xml:space="preserve"> apropiados para la aplicación.</w:t>
      </w:r>
    </w:p>
    <w:p w14:paraId="2675A363" w14:textId="381B3A79" w:rsidR="00A300CB" w:rsidRDefault="00861B77" w:rsidP="007102BC">
      <w:pPr>
        <w:pStyle w:val="normalhere"/>
        <w:ind w:firstLine="288"/>
      </w:pPr>
      <w:r>
        <w:t xml:space="preserve">El hardware implementado es modular y compatible con diferentes plataformas, permitiendo el uso de diferentes arquitecturas con los mismos sensores, respondiendo a los requisitos de modularidad </w:t>
      </w:r>
      <w:r w:rsidR="00027C2E">
        <w:t xml:space="preserve">señalados </w:t>
      </w:r>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r w:rsidR="00027C2E">
        <w:t>e</w:t>
      </w:r>
      <w:r>
        <w:t xml:space="preserve">o máxima de 120Hz, cumpliendo con los requisitos </w:t>
      </w:r>
      <w:r w:rsidR="00027C2E">
        <w:t xml:space="preserve">señalados </w:t>
      </w:r>
      <w:r>
        <w:t>el diseño de la propuesta, respecto a los r</w:t>
      </w:r>
      <w:r w:rsidR="007102BC">
        <w:t>equerimientos de la plataforma.</w:t>
      </w:r>
    </w:p>
    <w:p w14:paraId="0A09DAD2" w14:textId="079EFAC5" w:rsidR="00A300CB" w:rsidRDefault="00861B77" w:rsidP="007102BC">
      <w:pPr>
        <w:pStyle w:val="normalhere"/>
        <w:ind w:firstLine="288"/>
      </w:pPr>
      <w:r>
        <w:t xml:space="preserve">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w:t>
      </w:r>
      <w:r w:rsidR="00A300CB">
        <w:t>control y adquisición de datos.</w:t>
      </w:r>
    </w:p>
    <w:p w14:paraId="371C5333" w14:textId="7906FDA0" w:rsidR="00A300CB" w:rsidRDefault="009E1F03" w:rsidP="007102BC">
      <w:pPr>
        <w:pStyle w:val="normalhere"/>
        <w:ind w:firstLine="288"/>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w:t>
      </w:r>
      <w:r w:rsidR="00A300CB">
        <w:t>ataforma funcional y operativa.</w:t>
      </w:r>
    </w:p>
    <w:p w14:paraId="103673CB" w14:textId="33C627D7" w:rsidR="00861B77" w:rsidRPr="00C82865" w:rsidRDefault="009E1F03" w:rsidP="00FF7D6E">
      <w:pPr>
        <w:pStyle w:val="normalhere"/>
        <w:ind w:firstLine="284"/>
      </w:pPr>
      <w:r>
        <w:t>Adicionalmente, los códigos de fuente y esquemáticos están disponibles</w:t>
      </w:r>
      <w:r w:rsidR="00027C2E">
        <w:t xml:space="preserve"> en el repositorio</w:t>
      </w:r>
      <w:r w:rsidR="00027C2E" w:rsidRPr="00C82865">
        <w:t xml:space="preserve"> </w:t>
      </w:r>
      <w:hyperlink r:id="rId29" w:history="1">
        <w:r w:rsidR="00027C2E" w:rsidRPr="00B57365">
          <w:rPr>
            <w:rStyle w:val="Hipervnculo"/>
            <w:color w:val="auto"/>
            <w:u w:val="none"/>
          </w:rPr>
          <w:t>https://github.com/ssepulveda/ICB_TT</w:t>
        </w:r>
      </w:hyperlink>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281" w:name="_Toc407749932"/>
      <w:r>
        <w:t>Conclusiones</w:t>
      </w:r>
      <w:bookmarkEnd w:id="281"/>
    </w:p>
    <w:p w14:paraId="54B0AC1C" w14:textId="687C4D28" w:rsidR="00A300CB" w:rsidRDefault="00323D62" w:rsidP="007102BC">
      <w:pPr>
        <w:pStyle w:val="TTCuerpoIndentado"/>
      </w:pPr>
      <w:r>
        <w:t xml:space="preserve">El trabajo realizado entrega el prototipo de una plataforma funcional de captura de movimiento, disponible en forma </w:t>
      </w:r>
      <w:r w:rsidRPr="00C82865">
        <w:rPr>
          <w:i/>
        </w:rPr>
        <w:t>open source</w:t>
      </w:r>
      <w:r>
        <w:t xml:space="preserve"> para que cualquiera la pueda utilizar, modificar y r</w:t>
      </w:r>
      <w:r w:rsidR="007102BC">
        <w:t>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653565FA" w14:textId="7F359284" w:rsidR="00115415" w:rsidRDefault="00115415" w:rsidP="007102BC">
      <w:pPr>
        <w:pStyle w:val="TTCuerpoIndentado"/>
      </w:pPr>
      <w:r>
        <w:t xml:space="preserve">Desde un punto de vista tecnológico, se realiza un aporte importante en la implementación de una plataforma con miras al </w:t>
      </w:r>
      <w:r w:rsidRPr="00115415">
        <w:rPr>
          <w:i/>
        </w:rPr>
        <w:t>Internet of Things</w:t>
      </w:r>
      <w:r>
        <w:t xml:space="preserve"> (IoT),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ambulatorio. En investigaciones futuras, el manejo de la seguridad y privacidad de los datos es un tema pendiente e importante que se debe asegurar en un disp</w:t>
      </w:r>
      <w:r w:rsidR="007102BC">
        <w:t>ositivo de utilización clínica.</w:t>
      </w:r>
    </w:p>
    <w:p w14:paraId="110D91D1" w14:textId="2E51880B" w:rsidR="00115415" w:rsidRPr="007102BC" w:rsidRDefault="00323D62" w:rsidP="007102BC">
      <w:pPr>
        <w:pStyle w:val="TTCuerpoIndentado"/>
      </w:pPr>
      <w:r>
        <w:lastRenderedPageBreak/>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r w:rsidR="00027C2E">
        <w:t>á</w:t>
      </w:r>
      <w:r>
        <w:t xml:space="preserve"> un módulo para medir EMG en conjunto</w:t>
      </w:r>
      <w:r w:rsidR="007102BC">
        <w:t xml:space="preserve"> con la captura del movimiento.</w:t>
      </w:r>
    </w:p>
    <w:p w14:paraId="64377CB2" w14:textId="1180F02A" w:rsidR="00323D62" w:rsidRPr="00115415" w:rsidRDefault="00F0757A" w:rsidP="00C82865">
      <w:pPr>
        <w:pStyle w:val="TTCuerpoIndentado"/>
      </w:pPr>
      <w:r>
        <w:t>Durante,</w:t>
      </w:r>
      <w:r w:rsidR="00323D62">
        <w:t xml:space="preserve"> la tesis</w:t>
      </w:r>
      <w:r w:rsidR="008662F3">
        <w:t xml:space="preserve"> de magister</w:t>
      </w:r>
      <w:r w:rsidR="00323D62">
        <w:t xml:space="preserve">, la plataforma será comparada contra el </w:t>
      </w:r>
      <w:r w:rsidR="00323D62" w:rsidRPr="00C82865">
        <w:rPr>
          <w:i/>
        </w:rPr>
        <w:t>Gold-Standard</w:t>
      </w:r>
      <w:r w:rsidR="00323D62">
        <w:t xml:space="preserve">, lo que pondría a disposición de la comunidad educativa y de </w:t>
      </w:r>
      <w:r w:rsidR="00323D62" w:rsidRPr="00C82865">
        <w:rPr>
          <w:i/>
        </w:rPr>
        <w:t>open source</w:t>
      </w:r>
      <w:r w:rsidR="00323D62">
        <w:t xml:space="preserve"> u</w:t>
      </w:r>
      <w:r w:rsidR="00115415">
        <w:t xml:space="preserve">na plataforma realmente valiosa, que podría estar validada respecto a un </w:t>
      </w:r>
      <w:r w:rsidR="00115415" w:rsidRPr="00115415">
        <w:rPr>
          <w:i/>
        </w:rPr>
        <w:t>Gold-Standard</w:t>
      </w:r>
      <w:r w:rsidR="00115415">
        <w:t>, entregando un gran valor agregado a la plataforma.</w:t>
      </w:r>
    </w:p>
    <w:p w14:paraId="4D5F10D9" w14:textId="7D05A702" w:rsidR="0034536B" w:rsidRDefault="0034536B" w:rsidP="00C82865">
      <w:pPr>
        <w:pStyle w:val="TTCuerpo"/>
      </w:pPr>
    </w:p>
    <w:p w14:paraId="5722F903" w14:textId="77777777" w:rsidR="009B5BF9" w:rsidRDefault="009B5BF9" w:rsidP="009B5BF9">
      <w:pPr>
        <w:pStyle w:val="TTCuerpoIndentado"/>
      </w:pPr>
    </w:p>
    <w:p w14:paraId="73B7DC13" w14:textId="77777777" w:rsidR="009B5BF9" w:rsidRDefault="009B5BF9" w:rsidP="009B5BF9">
      <w:pPr>
        <w:pStyle w:val="TTCuerpoIndentado"/>
      </w:pPr>
    </w:p>
    <w:p w14:paraId="267C2BF6" w14:textId="77777777" w:rsidR="009B5BF9" w:rsidRDefault="009B5BF9" w:rsidP="009B5BF9">
      <w:pPr>
        <w:pStyle w:val="TTCuerpoIndentado"/>
      </w:pPr>
    </w:p>
    <w:p w14:paraId="043375F8" w14:textId="77777777" w:rsidR="009B5BF9" w:rsidRDefault="009B5BF9" w:rsidP="009B5BF9">
      <w:pPr>
        <w:pStyle w:val="TTCuerpoIndentado"/>
      </w:pPr>
    </w:p>
    <w:p w14:paraId="388184E2" w14:textId="77777777" w:rsidR="009B5BF9" w:rsidRDefault="009B5BF9" w:rsidP="009B5BF9">
      <w:pPr>
        <w:pStyle w:val="TTCuerpoIndentado"/>
      </w:pPr>
    </w:p>
    <w:p w14:paraId="0D6C69D1" w14:textId="77777777" w:rsidR="009B5BF9" w:rsidRDefault="009B5BF9" w:rsidP="009B5BF9">
      <w:pPr>
        <w:pStyle w:val="TTCuerpoIndentado"/>
      </w:pPr>
    </w:p>
    <w:p w14:paraId="43D03C4D" w14:textId="77777777" w:rsidR="009B5BF9" w:rsidRDefault="009B5BF9" w:rsidP="009B5BF9">
      <w:pPr>
        <w:pStyle w:val="TTCuerpoIndentado"/>
      </w:pPr>
    </w:p>
    <w:p w14:paraId="00AFB9DE" w14:textId="77777777" w:rsidR="009B5BF9" w:rsidRDefault="009B5BF9" w:rsidP="009B5BF9">
      <w:pPr>
        <w:pStyle w:val="TTCuerpoIndentado"/>
      </w:pPr>
    </w:p>
    <w:p w14:paraId="7E3B3F02" w14:textId="77777777" w:rsidR="009B5BF9" w:rsidRDefault="009B5BF9" w:rsidP="009B5BF9">
      <w:pPr>
        <w:pStyle w:val="TTCuerpoIndentado"/>
      </w:pPr>
    </w:p>
    <w:p w14:paraId="0ADFDF00" w14:textId="77777777" w:rsidR="009B5BF9" w:rsidRDefault="009B5BF9" w:rsidP="009B5BF9">
      <w:pPr>
        <w:pStyle w:val="TTCuerpoIndentado"/>
      </w:pPr>
    </w:p>
    <w:p w14:paraId="291102F1" w14:textId="77777777" w:rsidR="009B5BF9" w:rsidRDefault="009B5BF9" w:rsidP="009B5BF9">
      <w:pPr>
        <w:pStyle w:val="TTCuerpoIndentado"/>
      </w:pPr>
    </w:p>
    <w:p w14:paraId="70CA630A" w14:textId="77777777" w:rsidR="009B5BF9" w:rsidRDefault="009B5BF9" w:rsidP="009B5BF9">
      <w:pPr>
        <w:pStyle w:val="TTCuerpoIndentado"/>
      </w:pPr>
    </w:p>
    <w:p w14:paraId="65641C2D" w14:textId="77777777" w:rsidR="009B5BF9" w:rsidRDefault="009B5BF9" w:rsidP="009B5BF9">
      <w:pPr>
        <w:pStyle w:val="TTCuerpoIndentado"/>
      </w:pPr>
    </w:p>
    <w:p w14:paraId="5F6E2712" w14:textId="77777777" w:rsidR="009B5BF9" w:rsidRDefault="009B5BF9" w:rsidP="009B5BF9">
      <w:pPr>
        <w:pStyle w:val="TTCuerpoIndentado"/>
      </w:pPr>
    </w:p>
    <w:p w14:paraId="2F751A80" w14:textId="77777777" w:rsidR="009B5BF9" w:rsidRDefault="009B5BF9" w:rsidP="009B5BF9">
      <w:pPr>
        <w:pStyle w:val="TTCuerpoIndentado"/>
      </w:pPr>
    </w:p>
    <w:p w14:paraId="457A2C63" w14:textId="77777777" w:rsidR="009B5BF9" w:rsidRDefault="009B5BF9" w:rsidP="009B5BF9">
      <w:pPr>
        <w:pStyle w:val="TTCuerpoIndentado"/>
      </w:pPr>
    </w:p>
    <w:p w14:paraId="61A439BC" w14:textId="77777777" w:rsidR="009B5BF9" w:rsidRDefault="009B5BF9" w:rsidP="009B5BF9">
      <w:pPr>
        <w:pStyle w:val="TTCuerpoIndentado"/>
      </w:pPr>
    </w:p>
    <w:p w14:paraId="0C4FEF75" w14:textId="77777777" w:rsidR="009B5BF9" w:rsidRDefault="009B5BF9" w:rsidP="009B5BF9">
      <w:pPr>
        <w:pStyle w:val="TTCuerpoIndentado"/>
      </w:pPr>
    </w:p>
    <w:p w14:paraId="3E959740" w14:textId="77777777" w:rsidR="009B5BF9" w:rsidRDefault="009B5BF9" w:rsidP="009B5BF9">
      <w:pPr>
        <w:pStyle w:val="TTCuerpoIndentado"/>
      </w:pPr>
    </w:p>
    <w:p w14:paraId="2A273599" w14:textId="77777777" w:rsidR="009B5BF9" w:rsidRDefault="009B5BF9" w:rsidP="009B5BF9">
      <w:pPr>
        <w:pStyle w:val="TTCuerpoIndentado"/>
      </w:pPr>
    </w:p>
    <w:p w14:paraId="5569E6E5" w14:textId="77777777" w:rsidR="009B5BF9" w:rsidRDefault="009B5BF9" w:rsidP="009B5BF9">
      <w:pPr>
        <w:pStyle w:val="TTCuerpoIndentado"/>
      </w:pPr>
    </w:p>
    <w:p w14:paraId="51C3FD49" w14:textId="77777777" w:rsidR="009B5BF9" w:rsidRDefault="009B5BF9" w:rsidP="009B5BF9">
      <w:pPr>
        <w:pStyle w:val="TTCuerpoIndentado"/>
      </w:pPr>
    </w:p>
    <w:p w14:paraId="499BACB0" w14:textId="77777777" w:rsidR="009B5BF9" w:rsidRDefault="009B5BF9" w:rsidP="009B5BF9">
      <w:pPr>
        <w:pStyle w:val="TTCuerpoIndentado"/>
      </w:pPr>
    </w:p>
    <w:p w14:paraId="296AF6F6" w14:textId="77777777" w:rsidR="009B5BF9" w:rsidRDefault="009B5BF9" w:rsidP="009B5BF9">
      <w:pPr>
        <w:pStyle w:val="TTCuerpoIndentado"/>
      </w:pPr>
    </w:p>
    <w:p w14:paraId="2F5CDCA8" w14:textId="77777777" w:rsidR="009B5BF9" w:rsidRDefault="009B5BF9" w:rsidP="009B5BF9">
      <w:pPr>
        <w:pStyle w:val="TTCuerpoIndentado"/>
      </w:pPr>
    </w:p>
    <w:p w14:paraId="7C1F34C5" w14:textId="77777777" w:rsidR="009B5BF9" w:rsidRDefault="009B5BF9" w:rsidP="009B5BF9">
      <w:pPr>
        <w:pStyle w:val="TTCuerpoIndentado"/>
      </w:pPr>
    </w:p>
    <w:p w14:paraId="54385C22" w14:textId="77777777" w:rsidR="009B5BF9" w:rsidRDefault="009B5BF9" w:rsidP="009B5BF9">
      <w:pPr>
        <w:pStyle w:val="TTCuerpoIndentado"/>
      </w:pPr>
    </w:p>
    <w:p w14:paraId="113353DB" w14:textId="77777777" w:rsidR="009B5BF9" w:rsidRDefault="009B5BF9" w:rsidP="009B5BF9">
      <w:pPr>
        <w:pStyle w:val="TTCuerpoIndentado"/>
      </w:pPr>
    </w:p>
    <w:p w14:paraId="7924A151" w14:textId="77777777" w:rsidR="009B5BF9" w:rsidRDefault="009B5BF9" w:rsidP="009B5BF9">
      <w:pPr>
        <w:pStyle w:val="TTCuerpoIndentado"/>
      </w:pPr>
    </w:p>
    <w:p w14:paraId="0D4D9970" w14:textId="77777777" w:rsidR="009B5BF9" w:rsidRDefault="009B5BF9" w:rsidP="009B5BF9">
      <w:pPr>
        <w:pStyle w:val="TTCuerpoIndentado"/>
      </w:pPr>
    </w:p>
    <w:p w14:paraId="75041EA6" w14:textId="77777777" w:rsidR="009B5BF9" w:rsidRDefault="009B5BF9" w:rsidP="009B5BF9">
      <w:pPr>
        <w:pStyle w:val="TTCuerpoIndentado"/>
      </w:pPr>
    </w:p>
    <w:p w14:paraId="3A18B2A7" w14:textId="77777777" w:rsidR="009B5BF9" w:rsidRDefault="009B5BF9" w:rsidP="009B5BF9">
      <w:pPr>
        <w:pStyle w:val="TTCuerpoIndentado"/>
      </w:pPr>
    </w:p>
    <w:p w14:paraId="608A7D51" w14:textId="77777777" w:rsidR="009B5BF9" w:rsidRDefault="009B5BF9" w:rsidP="009B5BF9">
      <w:pPr>
        <w:pStyle w:val="TTCuerpoIndentado"/>
      </w:pPr>
    </w:p>
    <w:p w14:paraId="71C65C73" w14:textId="77777777" w:rsidR="009B5BF9" w:rsidRDefault="009B5BF9" w:rsidP="009B5BF9">
      <w:pPr>
        <w:pStyle w:val="TTCuerpoIndentado"/>
      </w:pPr>
    </w:p>
    <w:p w14:paraId="61D59FE3" w14:textId="77777777" w:rsidR="009B5BF9" w:rsidRDefault="009B5BF9" w:rsidP="009B5BF9">
      <w:pPr>
        <w:pStyle w:val="TTCuerpoIndentado"/>
      </w:pPr>
    </w:p>
    <w:p w14:paraId="5B63A7E5" w14:textId="77777777" w:rsidR="009B5BF9" w:rsidRDefault="009B5BF9" w:rsidP="009B5BF9">
      <w:pPr>
        <w:pStyle w:val="TTCuerpoIndentado"/>
      </w:pPr>
    </w:p>
    <w:p w14:paraId="192CF3A1" w14:textId="77777777" w:rsidR="009B5BF9" w:rsidRPr="009B5BF9" w:rsidRDefault="009B5BF9" w:rsidP="009B5BF9">
      <w:pPr>
        <w:pStyle w:val="TTCuerpoIndentado"/>
      </w:pPr>
    </w:p>
    <w:p w14:paraId="46A1E6C2" w14:textId="660690CF" w:rsidR="001A5881" w:rsidRDefault="001A5881">
      <w:pPr>
        <w:pStyle w:val="Ttulo1"/>
      </w:pPr>
      <w:bookmarkStart w:id="282" w:name="_Toc402197195"/>
      <w:bookmarkStart w:id="283" w:name="_Toc402197253"/>
      <w:bookmarkStart w:id="284" w:name="_Toc402197361"/>
      <w:bookmarkStart w:id="285" w:name="_Toc402197413"/>
      <w:bookmarkStart w:id="286" w:name="_Toc402197505"/>
      <w:bookmarkStart w:id="287" w:name="_Toc402203649"/>
      <w:bookmarkStart w:id="288" w:name="_Toc402203752"/>
      <w:bookmarkStart w:id="289" w:name="_Toc402203810"/>
      <w:bookmarkStart w:id="290" w:name="_Toc402197196"/>
      <w:bookmarkStart w:id="291" w:name="_Toc402197254"/>
      <w:bookmarkStart w:id="292" w:name="_Toc402197362"/>
      <w:bookmarkStart w:id="293" w:name="_Toc402197414"/>
      <w:bookmarkStart w:id="294" w:name="_Toc402197506"/>
      <w:bookmarkStart w:id="295" w:name="_Toc402203650"/>
      <w:bookmarkStart w:id="296" w:name="_Toc402203753"/>
      <w:bookmarkStart w:id="297" w:name="_Toc402203811"/>
      <w:bookmarkStart w:id="298" w:name="_Toc402197197"/>
      <w:bookmarkStart w:id="299" w:name="_Toc402197255"/>
      <w:bookmarkStart w:id="300" w:name="_Toc402197363"/>
      <w:bookmarkStart w:id="301" w:name="_Toc402197415"/>
      <w:bookmarkStart w:id="302" w:name="_Toc402197507"/>
      <w:bookmarkStart w:id="303" w:name="_Toc402203651"/>
      <w:bookmarkStart w:id="304" w:name="_Toc402203754"/>
      <w:bookmarkStart w:id="305" w:name="_Toc402203812"/>
      <w:bookmarkStart w:id="306" w:name="_Toc402197198"/>
      <w:bookmarkStart w:id="307" w:name="_Toc402197256"/>
      <w:bookmarkStart w:id="308" w:name="_Toc402197364"/>
      <w:bookmarkStart w:id="309" w:name="_Toc402197416"/>
      <w:bookmarkStart w:id="310" w:name="_Toc402197508"/>
      <w:bookmarkStart w:id="311" w:name="_Toc402203652"/>
      <w:bookmarkStart w:id="312" w:name="_Toc402203755"/>
      <w:bookmarkStart w:id="313" w:name="_Toc402203813"/>
      <w:bookmarkStart w:id="314" w:name="_Toc402197199"/>
      <w:bookmarkStart w:id="315" w:name="_Toc402197257"/>
      <w:bookmarkStart w:id="316" w:name="_Toc402197365"/>
      <w:bookmarkStart w:id="317" w:name="_Toc402197417"/>
      <w:bookmarkStart w:id="318" w:name="_Toc402197509"/>
      <w:bookmarkStart w:id="319" w:name="_Toc402203653"/>
      <w:bookmarkStart w:id="320" w:name="_Toc402203756"/>
      <w:bookmarkStart w:id="321" w:name="_Toc402203814"/>
      <w:bookmarkStart w:id="322" w:name="_Toc402197200"/>
      <w:bookmarkStart w:id="323" w:name="_Toc402197258"/>
      <w:bookmarkStart w:id="324" w:name="_Toc402197366"/>
      <w:bookmarkStart w:id="325" w:name="_Toc402197418"/>
      <w:bookmarkStart w:id="326" w:name="_Toc402197510"/>
      <w:bookmarkStart w:id="327" w:name="_Toc402203654"/>
      <w:bookmarkStart w:id="328" w:name="_Toc402203757"/>
      <w:bookmarkStart w:id="329" w:name="_Toc402203815"/>
      <w:bookmarkStart w:id="330" w:name="_Toc402197201"/>
      <w:bookmarkStart w:id="331" w:name="_Toc402197259"/>
      <w:bookmarkStart w:id="332" w:name="_Toc402197367"/>
      <w:bookmarkStart w:id="333" w:name="_Toc402197419"/>
      <w:bookmarkStart w:id="334" w:name="_Toc402197511"/>
      <w:bookmarkStart w:id="335" w:name="_Toc402203655"/>
      <w:bookmarkStart w:id="336" w:name="_Toc402203758"/>
      <w:bookmarkStart w:id="337" w:name="_Toc402203816"/>
      <w:bookmarkStart w:id="338" w:name="_Toc402197202"/>
      <w:bookmarkStart w:id="339" w:name="_Toc402197260"/>
      <w:bookmarkStart w:id="340" w:name="_Toc402197368"/>
      <w:bookmarkStart w:id="341" w:name="_Toc402197420"/>
      <w:bookmarkStart w:id="342" w:name="_Toc402197512"/>
      <w:bookmarkStart w:id="343" w:name="_Toc402203656"/>
      <w:bookmarkStart w:id="344" w:name="_Toc402203759"/>
      <w:bookmarkStart w:id="345" w:name="_Toc402203817"/>
      <w:bookmarkStart w:id="346" w:name="_Toc402197203"/>
      <w:bookmarkStart w:id="347" w:name="_Toc402197261"/>
      <w:bookmarkStart w:id="348" w:name="_Toc402197369"/>
      <w:bookmarkStart w:id="349" w:name="_Toc402197421"/>
      <w:bookmarkStart w:id="350" w:name="_Toc402197513"/>
      <w:bookmarkStart w:id="351" w:name="_Toc402203657"/>
      <w:bookmarkStart w:id="352" w:name="_Toc402203760"/>
      <w:bookmarkStart w:id="353" w:name="_Toc402203818"/>
      <w:bookmarkStart w:id="354" w:name="_Toc407749933"/>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r>
        <w:lastRenderedPageBreak/>
        <w:t>Referencias Bibliográficas</w:t>
      </w:r>
      <w:bookmarkEnd w:id="354"/>
    </w:p>
    <w:p w14:paraId="19687CA6" w14:textId="77777777" w:rsidR="00C92731" w:rsidRPr="00C92731" w:rsidRDefault="00C92731" w:rsidP="00605715">
      <w:pPr>
        <w:pStyle w:val="biblio"/>
      </w:pPr>
    </w:p>
    <w:p w14:paraId="2C91CD85" w14:textId="77777777" w:rsidR="00605715" w:rsidRPr="00605715" w:rsidRDefault="00721551" w:rsidP="00605715">
      <w:pPr>
        <w:pStyle w:val="biblio"/>
      </w:pPr>
      <w:r>
        <w:fldChar w:fldCharType="begin"/>
      </w:r>
      <w:r w:rsidR="00605715">
        <w:instrText xml:space="preserve"> ADDIN ZOTERO_BIBL {"custom":[]} CSL_BIBLIOGRAPHY </w:instrText>
      </w:r>
      <w:r>
        <w:fldChar w:fldCharType="separate"/>
      </w:r>
      <w:r w:rsidR="00605715" w:rsidRPr="00605715">
        <w:t>Ando, T., Watanabe, M., &amp; Fujie, M. G. (2009). Extraction of voluntary movement for an EMG controlled exoskeltal robot of tremor patients (pp. 120–123). Presented at the 4th International IEEE/EMBS Conference on Neural Engineering, 2009. NER ’09. doi:10.1109/NER.2009.5109249</w:t>
      </w:r>
    </w:p>
    <w:p w14:paraId="70863C82" w14:textId="77777777" w:rsidR="00605715" w:rsidRPr="00605715" w:rsidRDefault="00605715" w:rsidP="00605715">
      <w:pPr>
        <w:pStyle w:val="biblio"/>
      </w:pPr>
      <w:r w:rsidRPr="00605715">
        <w:t xml:space="preserve">Anliker, U., Beutel, J., Dyer, M., Enzler, R., Lukowicz, P., Thiele, L., &amp; Troster, G. (2004). A systematic approach to the design of distributed wearable systems. </w:t>
      </w:r>
      <w:r w:rsidRPr="00605715">
        <w:rPr>
          <w:i/>
          <w:iCs/>
        </w:rPr>
        <w:t>IEEE Transactions on Computers</w:t>
      </w:r>
      <w:r w:rsidRPr="00605715">
        <w:t xml:space="preserve">, </w:t>
      </w:r>
      <w:r w:rsidRPr="00605715">
        <w:rPr>
          <w:i/>
          <w:iCs/>
        </w:rPr>
        <w:t>53</w:t>
      </w:r>
      <w:r w:rsidRPr="00605715">
        <w:t>(8), 1017–1033. doi:10.1109/TC.2004.36</w:t>
      </w:r>
    </w:p>
    <w:p w14:paraId="68CC3538" w14:textId="77777777" w:rsidR="00605715" w:rsidRPr="00605715" w:rsidRDefault="00605715" w:rsidP="00605715">
      <w:pPr>
        <w:pStyle w:val="biblio"/>
      </w:pPr>
      <w:r w:rsidRPr="00605715">
        <w:t xml:space="preserve">Aziz, O., Park, E. J., Mori, G., &amp; Robinovitch, S. N. (2014). Distinguishing the causes of falls in humans using an array of wearable tri-axial accelerometers. </w:t>
      </w:r>
      <w:r w:rsidRPr="00605715">
        <w:rPr>
          <w:i/>
          <w:iCs/>
        </w:rPr>
        <w:t>Gait &amp; Posture</w:t>
      </w:r>
      <w:r w:rsidRPr="00605715">
        <w:t xml:space="preserve">, </w:t>
      </w:r>
      <w:r w:rsidRPr="00605715">
        <w:rPr>
          <w:i/>
          <w:iCs/>
        </w:rPr>
        <w:t>39</w:t>
      </w:r>
      <w:r w:rsidRPr="00605715">
        <w:t>(1), 506–512. doi:10.1016/j.gaitpost.2013.08.034</w:t>
      </w:r>
    </w:p>
    <w:p w14:paraId="7D22980E" w14:textId="77777777" w:rsidR="00605715" w:rsidRPr="00605715" w:rsidRDefault="00605715" w:rsidP="00605715">
      <w:pPr>
        <w:pStyle w:val="biblio"/>
      </w:pPr>
      <w:r w:rsidRPr="00605715">
        <w:t xml:space="preserve">Bagalà, F., Klenk, J., Chiari, L., Cappello, A., &amp; Becker, C. (2012). Accelerometer-based algorithms on real falls database. </w:t>
      </w:r>
      <w:r w:rsidRPr="00605715">
        <w:rPr>
          <w:i/>
          <w:iCs/>
        </w:rPr>
        <w:t>Gait &amp; Posture</w:t>
      </w:r>
      <w:r w:rsidRPr="00605715">
        <w:t xml:space="preserve">, </w:t>
      </w:r>
      <w:r w:rsidRPr="00605715">
        <w:rPr>
          <w:i/>
          <w:iCs/>
        </w:rPr>
        <w:t>35, Supplement 1</w:t>
      </w:r>
      <w:r w:rsidRPr="00605715">
        <w:t>, S28. doi:10.1016/j.gaitpost.2011.09.060</w:t>
      </w:r>
    </w:p>
    <w:p w14:paraId="333054D0" w14:textId="577D6C6B" w:rsidR="00605715" w:rsidRPr="00605715" w:rsidRDefault="00605715" w:rsidP="00605715">
      <w:pPr>
        <w:pStyle w:val="biblio"/>
      </w:pPr>
      <w:r w:rsidRPr="00605715">
        <w:t>Barnett, R. (2014). RTIMULib V3 – 9-dof IMU fusion with accelerometer and enhanced magnetometer calibration. Retrieved from http://richardstechnotes.wordpress.com/2014/10/13/rtimulib-v3-9-dof-imu-fusion-with-accelerometer-and-enhanced-magnetometer-calibration/</w:t>
      </w:r>
      <w:r>
        <w:t xml:space="preserve"> on October, 2014</w:t>
      </w:r>
    </w:p>
    <w:p w14:paraId="60326FA0" w14:textId="77777777" w:rsidR="00605715" w:rsidRPr="00605715" w:rsidRDefault="00605715" w:rsidP="00605715">
      <w:pPr>
        <w:pStyle w:val="biblio"/>
      </w:pPr>
      <w:r w:rsidRPr="00605715">
        <w:t xml:space="preserve">Bishop, G., &amp; Welch, G. (2001). An introduction to the kalman filter. </w:t>
      </w:r>
      <w:r w:rsidRPr="00605715">
        <w:rPr>
          <w:i/>
          <w:iCs/>
        </w:rPr>
        <w:t>Proc of SIGGRAPH, Course</w:t>
      </w:r>
      <w:r w:rsidRPr="00605715">
        <w:t xml:space="preserve">, </w:t>
      </w:r>
      <w:r w:rsidRPr="00605715">
        <w:rPr>
          <w:i/>
          <w:iCs/>
        </w:rPr>
        <w:t>8</w:t>
      </w:r>
      <w:r w:rsidRPr="00605715">
        <w:t>(27599-23175), 41.</w:t>
      </w:r>
    </w:p>
    <w:p w14:paraId="09F13295" w14:textId="77777777" w:rsidR="00605715" w:rsidRDefault="00605715" w:rsidP="00605715">
      <w:pPr>
        <w:pStyle w:val="biblio"/>
      </w:pPr>
      <w:r w:rsidRPr="00605715">
        <w:t xml:space="preserve">Bouarfa, L., Atallah, L., Kwasnicki, R. M., Pettitt, C., Frost, G., &amp; Yang, G.-Z. (2014). Predicting Free-Living Energy Expenditure Using a Miniaturized Ear-Worn Sensor: An Evaluation Against Doubly Labeled Water. </w:t>
      </w:r>
      <w:r>
        <w:rPr>
          <w:i/>
          <w:iCs/>
        </w:rPr>
        <w:t>IEEE Transactions on Biomedical Engineering</w:t>
      </w:r>
      <w:r>
        <w:t xml:space="preserve">, </w:t>
      </w:r>
      <w:r>
        <w:rPr>
          <w:i/>
          <w:iCs/>
        </w:rPr>
        <w:t>61</w:t>
      </w:r>
      <w:r>
        <w:t>(2), 566–575. doi:10.1109/TBME.2013.2284069</w:t>
      </w:r>
    </w:p>
    <w:p w14:paraId="052E2F5C" w14:textId="77777777" w:rsidR="00605715" w:rsidRPr="00605715" w:rsidRDefault="00605715" w:rsidP="00605715">
      <w:pPr>
        <w:pStyle w:val="biblio"/>
      </w:pPr>
      <w:r w:rsidRPr="00605715">
        <w:t xml:space="preserve">Bourke, A. K., &amp; Lyons, G. M. (2008). A threshold-based fall-detection algorithm using a bi-axial gyroscope sensor. </w:t>
      </w:r>
      <w:r w:rsidRPr="00605715">
        <w:rPr>
          <w:i/>
          <w:iCs/>
        </w:rPr>
        <w:t>Medical Engineering &amp; Physics</w:t>
      </w:r>
      <w:r w:rsidRPr="00605715">
        <w:t xml:space="preserve">, </w:t>
      </w:r>
      <w:r w:rsidRPr="00605715">
        <w:rPr>
          <w:i/>
          <w:iCs/>
        </w:rPr>
        <w:t>30</w:t>
      </w:r>
      <w:r w:rsidRPr="00605715">
        <w:t>(1), 84–90. doi:10.1016/j.medengphy.2006.12.001</w:t>
      </w:r>
    </w:p>
    <w:p w14:paraId="57DB9CDC" w14:textId="77777777" w:rsidR="00605715" w:rsidRPr="00605715" w:rsidRDefault="00605715" w:rsidP="00605715">
      <w:pPr>
        <w:pStyle w:val="biblio"/>
      </w:pPr>
      <w:r w:rsidRPr="00605715">
        <w:t xml:space="preserve">Bourke, A. K., van de Ven, P., Gamble, M., O’Connor, R., Murphy, K., Bogan, E., … Nelson, J. (2010). Evaluation of waist-mounted tri-axial accelerometer based fall-detection algorithms during scripted and continuous unscripted activities. </w:t>
      </w:r>
      <w:r w:rsidRPr="00605715">
        <w:rPr>
          <w:i/>
          <w:iCs/>
        </w:rPr>
        <w:t>Journal of Biomechanics</w:t>
      </w:r>
      <w:r w:rsidRPr="00605715">
        <w:t xml:space="preserve">, </w:t>
      </w:r>
      <w:r w:rsidRPr="00605715">
        <w:rPr>
          <w:i/>
          <w:iCs/>
        </w:rPr>
        <w:t>43</w:t>
      </w:r>
      <w:r w:rsidRPr="00605715">
        <w:t>(15), 3051–3057. doi:10.1016/j.jbiomech.2010.07.005</w:t>
      </w:r>
    </w:p>
    <w:p w14:paraId="1F1D85DB" w14:textId="226A55F1" w:rsidR="00605715" w:rsidRPr="00605715" w:rsidRDefault="00605715" w:rsidP="00605715">
      <w:pPr>
        <w:pStyle w:val="biblio"/>
      </w:pPr>
      <w:r w:rsidRPr="00605715">
        <w:t>Campagnola, L. (2014). Scientific Graphics and GUI Library for Python. Retrieved from http://www.pyqtgraph.org/</w:t>
      </w:r>
      <w:r>
        <w:t xml:space="preserve"> on October, 2014</w:t>
      </w:r>
    </w:p>
    <w:p w14:paraId="4AA4E58B" w14:textId="77777777" w:rsidR="00605715" w:rsidRPr="00605715" w:rsidRDefault="00605715" w:rsidP="00605715">
      <w:pPr>
        <w:pStyle w:val="biblio"/>
      </w:pPr>
      <w:r w:rsidRPr="00605715">
        <w:t xml:space="preserve">Chen, K. Y., &amp; Bassett, D. R. (2005). The technology of accelerometry-based activity monitors: current and future. </w:t>
      </w:r>
      <w:r w:rsidRPr="00605715">
        <w:rPr>
          <w:i/>
          <w:iCs/>
        </w:rPr>
        <w:t>Medicine and Science in Sports and Exercise</w:t>
      </w:r>
      <w:r w:rsidRPr="00605715">
        <w:t xml:space="preserve">, </w:t>
      </w:r>
      <w:r w:rsidRPr="00605715">
        <w:rPr>
          <w:i/>
          <w:iCs/>
        </w:rPr>
        <w:t>37</w:t>
      </w:r>
      <w:r w:rsidRPr="00605715">
        <w:t>(11 Suppl), S490–500.</w:t>
      </w:r>
    </w:p>
    <w:p w14:paraId="3306EE2C" w14:textId="77777777" w:rsidR="00605715" w:rsidRPr="00605715" w:rsidRDefault="00605715" w:rsidP="00605715">
      <w:pPr>
        <w:pStyle w:val="biblio"/>
      </w:pPr>
      <w:r w:rsidRPr="00605715">
        <w:t xml:space="preserve">Constantine, L. L., &amp; Lockwood, L. A. D. (1999). </w:t>
      </w:r>
      <w:r w:rsidRPr="00605715">
        <w:rPr>
          <w:i/>
          <w:iCs/>
        </w:rPr>
        <w:t>Software for Use: A Practical Guide to the Models and Methods of Usage-Centered Design</w:t>
      </w:r>
      <w:r w:rsidRPr="00605715">
        <w:t xml:space="preserve"> (1 edition.). Reading, Mass: Addison-Wesley Professional.</w:t>
      </w:r>
    </w:p>
    <w:p w14:paraId="2BEBDE4F" w14:textId="77777777" w:rsidR="00605715" w:rsidRPr="00605715" w:rsidRDefault="00605715" w:rsidP="00605715">
      <w:pPr>
        <w:pStyle w:val="biblio"/>
      </w:pPr>
      <w:r w:rsidRPr="00605715">
        <w:t>Ding, Q. C., Xiong, A. B., Zhao, X. G., &amp; Han, J. D. (2011). A novel EMG-driven state space model for the estimation of continuous joint movements (pp. 2891–2897). Presented at the 2011 IEEE International Conference on Systems, Man, and Cybernetics (SMC). doi:10.1109/ICSMC.2011.6084104</w:t>
      </w:r>
    </w:p>
    <w:p w14:paraId="12BC4BC0" w14:textId="77777777" w:rsidR="00605715" w:rsidRPr="00605715" w:rsidRDefault="00605715" w:rsidP="00605715">
      <w:pPr>
        <w:pStyle w:val="biblio"/>
      </w:pPr>
      <w:r w:rsidRPr="00605715">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5CB2D06D" w14:textId="6C5ECA2F" w:rsidR="00605715" w:rsidRPr="00605715" w:rsidRDefault="00605715" w:rsidP="00605715">
      <w:pPr>
        <w:pStyle w:val="biblio"/>
      </w:pPr>
      <w:r w:rsidRPr="00605715">
        <w:t>Enthought, Inc. (2013). 2-Dimensional Plotting. Retrieved from http://code.enthought.com/projects/chaco/</w:t>
      </w:r>
      <w:r w:rsidR="00B70935">
        <w:t xml:space="preserve"> on October, 2014</w:t>
      </w:r>
    </w:p>
    <w:p w14:paraId="52F2D0F8" w14:textId="77777777" w:rsidR="00605715" w:rsidRPr="00605715" w:rsidRDefault="00605715" w:rsidP="00605715">
      <w:pPr>
        <w:pStyle w:val="biblio"/>
      </w:pPr>
      <w:r w:rsidRPr="00605715">
        <w:t>Field, M., Stirling, D., Naghdy, F., &amp; Pan, Z. (2009). Motion capture in robotics review (pp. 1697–1702). Presented at the IEEE International Conference on Control and Automation, 2009. ICCA 2009. doi:10.1109/ICCA.2009.5410185</w:t>
      </w:r>
    </w:p>
    <w:p w14:paraId="48479F19" w14:textId="77777777" w:rsidR="00605715" w:rsidRPr="00605715" w:rsidRDefault="00605715" w:rsidP="00605715">
      <w:pPr>
        <w:pStyle w:val="biblio"/>
      </w:pPr>
      <w:r w:rsidRPr="00605715">
        <w:t xml:space="preserve">Gao, Z., Niu, X., &amp; Guo, M. (2002). Quaternion-Based Kalman Filter for Micro-machined Strapdown Attitude Heading Reference System. </w:t>
      </w:r>
      <w:r w:rsidRPr="00605715">
        <w:rPr>
          <w:i/>
          <w:iCs/>
        </w:rPr>
        <w:t>Chinese Journal of Aeronautics</w:t>
      </w:r>
      <w:r w:rsidRPr="00605715">
        <w:t xml:space="preserve">, </w:t>
      </w:r>
      <w:r w:rsidRPr="00605715">
        <w:rPr>
          <w:i/>
          <w:iCs/>
        </w:rPr>
        <w:t>15</w:t>
      </w:r>
      <w:r w:rsidRPr="00605715">
        <w:t>(3), 171–175. doi:10.1016/S1000-9361(11)60149-0</w:t>
      </w:r>
    </w:p>
    <w:p w14:paraId="7EAF5639" w14:textId="77777777" w:rsidR="00605715" w:rsidRPr="00605715" w:rsidRDefault="00605715" w:rsidP="00605715">
      <w:pPr>
        <w:pStyle w:val="biblio"/>
      </w:pPr>
      <w:r w:rsidRPr="00605715">
        <w:t>Geng, Y., Yu, L., You, M., &amp; Li, G. (2010). A Pilot Study of EMG Pattern Based Classification of Arm Functional Movements (Vol. 3, pp. 317–320). Presented at the 2010 Second WRI Global Congress on Intelligent Systems (GCIS). doi:10.1109/GCIS.2010.125</w:t>
      </w:r>
    </w:p>
    <w:p w14:paraId="278BC83D" w14:textId="77777777" w:rsidR="00605715" w:rsidRPr="00605715" w:rsidRDefault="00605715" w:rsidP="00605715">
      <w:pPr>
        <w:pStyle w:val="biblio"/>
      </w:pPr>
      <w:r w:rsidRPr="00605715">
        <w:t>Goyal, P., Ribeiro, V. J., Saran, H., &amp; Kumar, A. (2011). Strap-down Pedestrian Dead-Reckoning system (pp. 1–7). Presented at the 2011 International Conference on Indoor Positioning and Indoor Navigation (IPIN). doi:10.1109/IPIN.2011.6071935</w:t>
      </w:r>
    </w:p>
    <w:p w14:paraId="388D85A2" w14:textId="77777777" w:rsidR="00605715" w:rsidRPr="00605715" w:rsidRDefault="00605715" w:rsidP="00605715">
      <w:pPr>
        <w:pStyle w:val="biblio"/>
      </w:pPr>
      <w:r w:rsidRPr="00605715">
        <w:lastRenderedPageBreak/>
        <w:t xml:space="preserve">Grewal, M. S., &amp; Andrews, A. P. (2010). Applications of Kalman Filtering in Aerospace 1960 to the Present [Historical Perspectives]. </w:t>
      </w:r>
      <w:r w:rsidRPr="00605715">
        <w:rPr>
          <w:i/>
          <w:iCs/>
        </w:rPr>
        <w:t>IEEE Control Systems</w:t>
      </w:r>
      <w:r w:rsidRPr="00605715">
        <w:t xml:space="preserve">, </w:t>
      </w:r>
      <w:r w:rsidRPr="00605715">
        <w:rPr>
          <w:i/>
          <w:iCs/>
        </w:rPr>
        <w:t>30</w:t>
      </w:r>
      <w:r w:rsidRPr="00605715">
        <w:t>(3), 69–78. doi:10.1109/MCS.2010.936465</w:t>
      </w:r>
    </w:p>
    <w:p w14:paraId="284C578B" w14:textId="77777777" w:rsidR="00605715" w:rsidRPr="00605715" w:rsidRDefault="00605715" w:rsidP="00605715">
      <w:pPr>
        <w:pStyle w:val="biblio"/>
      </w:pPr>
      <w:r w:rsidRPr="00605715">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13C7321C" w14:textId="77777777" w:rsidR="00605715" w:rsidRPr="00605715" w:rsidRDefault="00605715" w:rsidP="00605715">
      <w:pPr>
        <w:pStyle w:val="biblio"/>
      </w:pPr>
      <w:r w:rsidRPr="00605715">
        <w:t xml:space="preserve">Hausdorff, J. M., Rios, D. A., &amp; Edelberg, H. K. (2001). Gait variability and fall risk in community-living older adults: A 1-year prospective study. </w:t>
      </w:r>
      <w:r w:rsidRPr="00605715">
        <w:rPr>
          <w:i/>
          <w:iCs/>
        </w:rPr>
        <w:t>Archives of Physical Medicine and Rehabilitation</w:t>
      </w:r>
      <w:r w:rsidRPr="00605715">
        <w:t xml:space="preserve">, </w:t>
      </w:r>
      <w:r w:rsidRPr="00605715">
        <w:rPr>
          <w:i/>
          <w:iCs/>
        </w:rPr>
        <w:t>82</w:t>
      </w:r>
      <w:r w:rsidRPr="00605715">
        <w:t>(8), 1050–1056. doi:10.1053/apmr.2001.24893</w:t>
      </w:r>
    </w:p>
    <w:p w14:paraId="5BDA2201" w14:textId="77777777" w:rsidR="00605715" w:rsidRPr="00605715" w:rsidRDefault="00605715" w:rsidP="00605715">
      <w:pPr>
        <w:pStyle w:val="biblio"/>
      </w:pPr>
      <w:r w:rsidRPr="00605715">
        <w:t>Huang, H.-P., &amp; Hsu, L.-P. (2005). Development of a wearable biomedical health-care system (pp. 1760–1765). Presented at the 2005 IEEE/RSJ International Conference on Intelligent Robots and Systems, 2005. (IROS 2005). doi:10.1109/IROS.2005.1545390</w:t>
      </w:r>
    </w:p>
    <w:p w14:paraId="5A57654A" w14:textId="77777777" w:rsidR="00605715" w:rsidRPr="00605715" w:rsidRDefault="00605715" w:rsidP="00605715">
      <w:pPr>
        <w:pStyle w:val="biblio"/>
      </w:pPr>
      <w:r w:rsidRPr="00605715">
        <w:t xml:space="preserve">Hunter, J. D. (2007). Matplotlib: A 2D graphics environment. </w:t>
      </w:r>
      <w:r w:rsidRPr="00605715">
        <w:rPr>
          <w:i/>
          <w:iCs/>
        </w:rPr>
        <w:t>Computing In Science &amp; Engineering</w:t>
      </w:r>
      <w:r w:rsidRPr="00605715">
        <w:t xml:space="preserve">, </w:t>
      </w:r>
      <w:r w:rsidRPr="00605715">
        <w:rPr>
          <w:i/>
          <w:iCs/>
        </w:rPr>
        <w:t>9</w:t>
      </w:r>
      <w:r w:rsidRPr="00605715">
        <w:t>(3), 90–95.</w:t>
      </w:r>
    </w:p>
    <w:p w14:paraId="65D5BB6C" w14:textId="77777777" w:rsidR="00605715" w:rsidRPr="00605715" w:rsidRDefault="00605715" w:rsidP="00605715">
      <w:pPr>
        <w:pStyle w:val="biblio"/>
      </w:pPr>
      <w:r w:rsidRPr="00605715">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5383FB85" w14:textId="77777777" w:rsidR="00605715" w:rsidRPr="00605715" w:rsidRDefault="00605715" w:rsidP="00605715">
      <w:pPr>
        <w:pStyle w:val="biblio"/>
      </w:pPr>
      <w:r w:rsidRPr="00605715">
        <w:t>Khoder, W., Fassinut-Mombot, B., &amp; Benjelloun, M. (2008b). Quaternion Unscented Kalman Filtering for integrated Inertial Navigation and GPS (pp. 1–8). Presented at the 2008 11th International Conference on Information Fusion.</w:t>
      </w:r>
    </w:p>
    <w:p w14:paraId="0954FCA1" w14:textId="77777777" w:rsidR="00605715" w:rsidRPr="00605715" w:rsidRDefault="00605715" w:rsidP="00605715">
      <w:pPr>
        <w:pStyle w:val="biblio"/>
      </w:pPr>
      <w:r w:rsidRPr="00605715">
        <w:t xml:space="preserve">Lee, I.-M., &amp; Shiroma, E. J. (2014). Using accelerometers to measure physical activity in large-scale epidemiological studies: issues and challenges. </w:t>
      </w:r>
      <w:r w:rsidRPr="00605715">
        <w:rPr>
          <w:i/>
          <w:iCs/>
        </w:rPr>
        <w:t>British Journal of Sports Medicine</w:t>
      </w:r>
      <w:r w:rsidRPr="00605715">
        <w:t xml:space="preserve">, </w:t>
      </w:r>
      <w:r w:rsidRPr="00605715">
        <w:rPr>
          <w:i/>
          <w:iCs/>
        </w:rPr>
        <w:t>48</w:t>
      </w:r>
      <w:r w:rsidRPr="00605715">
        <w:t>(3), 197–201. doi:10.1136/bjsports-2013-093154</w:t>
      </w:r>
    </w:p>
    <w:p w14:paraId="1C6C61C4" w14:textId="77777777" w:rsidR="00605715" w:rsidRPr="00605715" w:rsidRDefault="00605715" w:rsidP="00605715">
      <w:pPr>
        <w:pStyle w:val="biblio"/>
      </w:pPr>
      <w:r w:rsidRPr="00605715">
        <w:t xml:space="preserve">Lowe, S. A., &amp; OLaighin, G. (2014). Monitoring human health behaviour in one’s living environment: A technological review. </w:t>
      </w:r>
      <w:r w:rsidRPr="00605715">
        <w:rPr>
          <w:i/>
          <w:iCs/>
        </w:rPr>
        <w:t>Medical Engineering &amp; Physics</w:t>
      </w:r>
      <w:r w:rsidRPr="00605715">
        <w:t xml:space="preserve">, </w:t>
      </w:r>
      <w:r w:rsidRPr="00605715">
        <w:rPr>
          <w:i/>
          <w:iCs/>
        </w:rPr>
        <w:t>36</w:t>
      </w:r>
      <w:r w:rsidRPr="00605715">
        <w:t>(2), 147–168. doi:10.1016/j.medengphy.2013.11.010</w:t>
      </w:r>
    </w:p>
    <w:p w14:paraId="04EF554D" w14:textId="77777777" w:rsidR="00605715" w:rsidRPr="00605715" w:rsidRDefault="00605715" w:rsidP="00605715">
      <w:pPr>
        <w:pStyle w:val="biblio"/>
      </w:pPr>
      <w:r w:rsidRPr="00605715">
        <w:t>Lustrek, M., Cvetkovic, B., &amp; Kozina, S. (2012). Energy expenditure estimation with wearable accelerometers (pp. 5–8). Presented at the 2012 IEEE International Symposium on Circuits and Systems (ISCAS). doi:10.1109/ISCAS.2012.6271906</w:t>
      </w:r>
    </w:p>
    <w:p w14:paraId="6CA82E2E" w14:textId="0B7F6C4E" w:rsidR="00605715" w:rsidRPr="00605715" w:rsidRDefault="00605715" w:rsidP="00605715">
      <w:pPr>
        <w:pStyle w:val="biblio"/>
      </w:pPr>
      <w:r w:rsidRPr="00605715">
        <w:t>Madgwick, S. (2013). Gait tracking with x-IMU | x-io Technologies. Retrieved from http://www.x-io.co.uk/gait-tracking-with-x-imu/</w:t>
      </w:r>
      <w:r w:rsidR="00B70935">
        <w:t xml:space="preserve"> on October, 2014</w:t>
      </w:r>
    </w:p>
    <w:p w14:paraId="0B00984B" w14:textId="77777777" w:rsidR="00605715" w:rsidRPr="00605715" w:rsidRDefault="00605715" w:rsidP="00605715">
      <w:pPr>
        <w:pStyle w:val="biblio"/>
      </w:pPr>
      <w:r w:rsidRPr="00605715">
        <w:t>Madgwick, S. O. H., Harrison, A. J. L., &amp; Vaidyanathan, R. (2011). Estimation of IMU and MARG orientation using a gradient descent algorithm (pp. 1–7). Presented at the 2011 IEEE International Conference on Rehabilitation Robotics (ICORR). doi:10.1109/ICORR.2011.5975346</w:t>
      </w:r>
    </w:p>
    <w:p w14:paraId="30DF3935" w14:textId="77777777" w:rsidR="00605715" w:rsidRPr="00605715" w:rsidRDefault="00605715" w:rsidP="00605715">
      <w:pPr>
        <w:pStyle w:val="biblio"/>
      </w:pPr>
      <w:r w:rsidRPr="00605715">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7EA2766C" w14:textId="77777777" w:rsidR="00605715" w:rsidRPr="00605715" w:rsidRDefault="00605715" w:rsidP="00605715">
      <w:pPr>
        <w:pStyle w:val="biblio"/>
      </w:pPr>
      <w:r w:rsidRPr="00605715">
        <w:t xml:space="preserve">Mündermann, L., Corazza, S., &amp; Andriacchi, T. P. (2006). The evolution of methods for the capture of human movement leading to markerless motion capture for biomechanical applications. </w:t>
      </w:r>
      <w:r w:rsidRPr="00605715">
        <w:rPr>
          <w:i/>
          <w:iCs/>
        </w:rPr>
        <w:t>Journal of NeuroEngineering and Rehabilitation</w:t>
      </w:r>
      <w:r w:rsidRPr="00605715">
        <w:t xml:space="preserve">, </w:t>
      </w:r>
      <w:r w:rsidRPr="00605715">
        <w:rPr>
          <w:i/>
          <w:iCs/>
        </w:rPr>
        <w:t>3</w:t>
      </w:r>
      <w:r w:rsidRPr="00605715">
        <w:t>(1), 6. doi:10.1186/1743-0003-3-6</w:t>
      </w:r>
    </w:p>
    <w:p w14:paraId="39A61B13" w14:textId="77777777" w:rsidR="00605715" w:rsidRPr="00605715" w:rsidRDefault="00605715" w:rsidP="00605715">
      <w:pPr>
        <w:pStyle w:val="biblio"/>
      </w:pPr>
      <w:r w:rsidRPr="00605715">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34697BE6" w14:textId="77777777" w:rsidR="00605715" w:rsidRPr="00605715" w:rsidRDefault="00605715" w:rsidP="00605715">
      <w:pPr>
        <w:pStyle w:val="biblio"/>
      </w:pPr>
      <w:r w:rsidRPr="008008A5">
        <w:rPr>
          <w:lang w:val="es-ES"/>
        </w:rPr>
        <w:t xml:space="preserve">Park, Y., Kawahara, K., &amp; Uchida, M. (2008). </w:t>
      </w:r>
      <w:r w:rsidRPr="00605715">
        <w:t>Characteristic extraction of EMG with the apparent movement (pp. 2723–2726). Presented at the SICE Annual Conference, 2008. doi:10.1109/SICE.2008.4655128</w:t>
      </w:r>
    </w:p>
    <w:p w14:paraId="4DC2F1C8" w14:textId="77777777" w:rsidR="00605715" w:rsidRPr="00605715" w:rsidRDefault="00605715" w:rsidP="00605715">
      <w:pPr>
        <w:pStyle w:val="biblio"/>
      </w:pPr>
      <w:r w:rsidRPr="00605715">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4AC26D95" w14:textId="77777777" w:rsidR="00605715" w:rsidRPr="00605715" w:rsidRDefault="00605715" w:rsidP="00605715">
      <w:pPr>
        <w:pStyle w:val="biblio"/>
      </w:pPr>
      <w:r w:rsidRPr="00605715">
        <w:t xml:space="preserve">Phinyomark, A., Hirunviriya, S., Limsakul, C., &amp; Phukpattaranont, P. (2010). Evaluation of EMG feature extraction for hand movement recognition based on Euclidean distance and standard deviation (pp. 856–860). Presented at </w:t>
      </w:r>
      <w:r w:rsidRPr="00605715">
        <w:lastRenderedPageBreak/>
        <w:t>the 2010 International Conference on Electrical Engineering/Electronics Computer Telecommunications and Information Technology (ECTI-CON).</w:t>
      </w:r>
    </w:p>
    <w:p w14:paraId="1FF2C47F" w14:textId="77777777" w:rsidR="00605715" w:rsidRPr="00605715" w:rsidRDefault="00605715" w:rsidP="00605715">
      <w:pPr>
        <w:pStyle w:val="biblio"/>
      </w:pPr>
      <w:r w:rsidRPr="00605715">
        <w:t xml:space="preserve">Phuong, N. H. Q., Kang, H.-J., Suh, Y.-S., &amp; Ro, Y.-S. (2009). A DCM Based Orientation Estimation Algorithm with an Inertial Measurement Unit and a Magnetic Compass. </w:t>
      </w:r>
      <w:r w:rsidRPr="00605715">
        <w:rPr>
          <w:i/>
          <w:iCs/>
        </w:rPr>
        <w:t>Journal of Universal Computer Science</w:t>
      </w:r>
      <w:r w:rsidRPr="00605715">
        <w:t xml:space="preserve">, </w:t>
      </w:r>
      <w:r w:rsidRPr="00605715">
        <w:rPr>
          <w:i/>
          <w:iCs/>
        </w:rPr>
        <w:t>15</w:t>
      </w:r>
      <w:r w:rsidRPr="00605715">
        <w:t>(4), 859–876.</w:t>
      </w:r>
    </w:p>
    <w:p w14:paraId="3F690E09" w14:textId="77777777" w:rsidR="00605715" w:rsidRPr="00605715" w:rsidRDefault="00605715" w:rsidP="00605715">
      <w:pPr>
        <w:pStyle w:val="biblio"/>
      </w:pPr>
      <w:r w:rsidRPr="00605715">
        <w:t xml:space="preserve">Roetenberg, D. (2006). </w:t>
      </w:r>
      <w:r w:rsidRPr="00605715">
        <w:rPr>
          <w:i/>
          <w:iCs/>
        </w:rPr>
        <w:t>Inertial and Magnetic Sensing of Human Motion</w:t>
      </w:r>
      <w:r w:rsidRPr="00605715">
        <w:t>. University of Twente [Host].</w:t>
      </w:r>
    </w:p>
    <w:p w14:paraId="3C4C3734" w14:textId="77777777" w:rsidR="00605715" w:rsidRPr="00605715" w:rsidRDefault="00605715" w:rsidP="00605715">
      <w:pPr>
        <w:pStyle w:val="biblio"/>
      </w:pPr>
      <w:r w:rsidRPr="00605715">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52EE87C0" w14:textId="77777777" w:rsidR="00605715" w:rsidRPr="00605715" w:rsidRDefault="00605715" w:rsidP="00605715">
      <w:pPr>
        <w:pStyle w:val="biblio"/>
      </w:pPr>
      <w:r w:rsidRPr="00605715">
        <w:t xml:space="preserve">Sabatini, A. M. (2006). Quaternion-based extended Kalman filter for determining orientation by inertial and magnetic sensing. </w:t>
      </w:r>
      <w:r w:rsidRPr="00605715">
        <w:rPr>
          <w:i/>
          <w:iCs/>
        </w:rPr>
        <w:t>IEEE Transactions on Biomedical Engineering</w:t>
      </w:r>
      <w:r w:rsidRPr="00605715">
        <w:t xml:space="preserve">, </w:t>
      </w:r>
      <w:r w:rsidRPr="00605715">
        <w:rPr>
          <w:i/>
          <w:iCs/>
        </w:rPr>
        <w:t>53</w:t>
      </w:r>
      <w:r w:rsidRPr="00605715">
        <w:t>(7), 1346–1356. doi:10.1109/TBME.2006.875664</w:t>
      </w:r>
    </w:p>
    <w:p w14:paraId="23DAC3FE" w14:textId="77777777" w:rsidR="00605715" w:rsidRPr="008008A5" w:rsidRDefault="00605715" w:rsidP="00605715">
      <w:pPr>
        <w:pStyle w:val="biblio"/>
        <w:rPr>
          <w:lang w:val="es-ES"/>
        </w:rPr>
      </w:pPr>
      <w:r w:rsidRPr="00605715">
        <w:t xml:space="preserve">Sepúlveda, S. (2012, December). </w:t>
      </w:r>
      <w:r w:rsidRPr="008008A5">
        <w:rPr>
          <w:i/>
          <w:iCs/>
          <w:lang w:val="es-ES"/>
        </w:rPr>
        <w:t>Monitorización ambulatoria de coordenadas de posición utilizando acelerómetros, giroscopios y magnetómetros</w:t>
      </w:r>
      <w:r w:rsidRPr="008008A5">
        <w:rPr>
          <w:lang w:val="es-ES"/>
        </w:rPr>
        <w:t xml:space="preserve"> (Seminario de Investigación). Universidad de Valparaíso, Valparáiso.</w:t>
      </w:r>
    </w:p>
    <w:p w14:paraId="1A9DA8B0" w14:textId="77777777" w:rsidR="00605715" w:rsidRPr="008008A5" w:rsidRDefault="00605715" w:rsidP="00605715">
      <w:pPr>
        <w:pStyle w:val="biblio"/>
        <w:rPr>
          <w:lang w:val="es-ES"/>
        </w:rPr>
      </w:pPr>
      <w:r w:rsidRPr="008008A5">
        <w:rPr>
          <w:lang w:val="es-ES"/>
        </w:rPr>
        <w:t>Sepúlveda, S. (2014). RTGraph: First release. doi:10.5281/zenodo.12789</w:t>
      </w:r>
    </w:p>
    <w:p w14:paraId="2D5D315E" w14:textId="77777777" w:rsidR="00605715" w:rsidRPr="00605715" w:rsidRDefault="00605715" w:rsidP="00605715">
      <w:pPr>
        <w:pStyle w:val="biblio"/>
      </w:pPr>
      <w:r w:rsidRPr="00605715">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6B3BBD49" w14:textId="77777777" w:rsidR="00605715" w:rsidRPr="00605715" w:rsidRDefault="00605715" w:rsidP="00605715">
      <w:pPr>
        <w:pStyle w:val="biblio"/>
      </w:pPr>
      <w:r w:rsidRPr="008008A5">
        <w:rPr>
          <w:lang w:val="es-ES"/>
        </w:rPr>
        <w:t xml:space="preserve">Sommerville, I. (2005). </w:t>
      </w:r>
      <w:r w:rsidRPr="008008A5">
        <w:rPr>
          <w:i/>
          <w:iCs/>
          <w:lang w:val="es-ES"/>
        </w:rPr>
        <w:t>Ingenieria del software</w:t>
      </w:r>
      <w:r w:rsidRPr="008008A5">
        <w:rPr>
          <w:lang w:val="es-ES"/>
        </w:rPr>
        <w:t xml:space="preserve">. </w:t>
      </w:r>
      <w:r w:rsidRPr="00605715">
        <w:t>Pearson Educacion.</w:t>
      </w:r>
    </w:p>
    <w:p w14:paraId="6DD98710" w14:textId="77777777" w:rsidR="00605715" w:rsidRPr="00605715" w:rsidRDefault="00605715" w:rsidP="00605715">
      <w:pPr>
        <w:pStyle w:val="biblio"/>
      </w:pPr>
      <w:r w:rsidRPr="00605715">
        <w:t>Song, Z., Wang, Z., &amp; Guo, S. (2013a). SEMG-based continuous posture recognition of elbow flexion and extension in sagittal plane (pp. 920–925). Presented at the 2013 IEEE International Conference on Mechatronics and Automation (ICMA). doi:10.1109/ICMA.2013.6618038</w:t>
      </w:r>
    </w:p>
    <w:p w14:paraId="4D1F603B" w14:textId="77777777" w:rsidR="00605715" w:rsidRPr="00605715" w:rsidRDefault="00605715" w:rsidP="00605715">
      <w:pPr>
        <w:pStyle w:val="biblio"/>
      </w:pPr>
      <w:r w:rsidRPr="00605715">
        <w:t>Song, Z., Wang, Z., &amp; Guo, S. (2013b). Semg-based posture recognition of elbow flexion and extension (pp. 448–452). Presented at the 2013 ICME International Conference on Complex Medical Engineering (CME). doi:10.1109/ICCME.2013.6548288</w:t>
      </w:r>
    </w:p>
    <w:p w14:paraId="47BB952B" w14:textId="77777777" w:rsidR="00605715" w:rsidRPr="00605715" w:rsidRDefault="00605715" w:rsidP="00605715">
      <w:pPr>
        <w:pStyle w:val="biblio"/>
      </w:pPr>
      <w:r w:rsidRPr="00605715">
        <w:t xml:space="preserve">Suh, Y.-S. (2010). Orientation Estimation Using a Quaternion-Based Indirect Kalman Filter With Adaptive Estimation of External Acceleration. </w:t>
      </w:r>
      <w:r w:rsidRPr="00605715">
        <w:rPr>
          <w:i/>
          <w:iCs/>
        </w:rPr>
        <w:t>IEEE Transactions on Instrumentation and Measurement</w:t>
      </w:r>
      <w:r w:rsidRPr="00605715">
        <w:t xml:space="preserve">, </w:t>
      </w:r>
      <w:r w:rsidRPr="00605715">
        <w:rPr>
          <w:i/>
          <w:iCs/>
        </w:rPr>
        <w:t>59</w:t>
      </w:r>
      <w:r w:rsidRPr="00605715">
        <w:t>(12), 3296–3305. doi:10.1109/TIM.2010.2047157</w:t>
      </w:r>
    </w:p>
    <w:p w14:paraId="02567561" w14:textId="326AB04C" w:rsidR="00605715" w:rsidRPr="00605715" w:rsidRDefault="00605715" w:rsidP="00605715">
      <w:pPr>
        <w:pStyle w:val="biblio"/>
      </w:pPr>
      <w:r w:rsidRPr="00605715">
        <w:t>Tavendo. (2014). Autobahn. Retrieved from http://autobahn.ws/</w:t>
      </w:r>
      <w:r w:rsidR="00B70935">
        <w:t xml:space="preserve"> on October, 2014</w:t>
      </w:r>
    </w:p>
    <w:p w14:paraId="49E1CD26" w14:textId="77777777" w:rsidR="00605715" w:rsidRPr="00605715" w:rsidRDefault="00605715" w:rsidP="00605715">
      <w:pPr>
        <w:pStyle w:val="biblio"/>
      </w:pPr>
      <w:r w:rsidRPr="00605715">
        <w:t>Terrill, P. I., Leong, M., Barton, K., Freakley, C., Downey, C., Vanniekerk, M., …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76880C83" w14:textId="77777777" w:rsidR="00605715" w:rsidRPr="00605715" w:rsidRDefault="00605715" w:rsidP="00605715">
      <w:pPr>
        <w:pStyle w:val="biblio"/>
      </w:pPr>
      <w:r w:rsidRPr="00605715">
        <w:t xml:space="preserve">Thrun, S., Burgard, W., &amp; Fox, D. (2005). </w:t>
      </w:r>
      <w:r w:rsidRPr="00605715">
        <w:rPr>
          <w:i/>
          <w:iCs/>
        </w:rPr>
        <w:t>Probabilistic Robotics</w:t>
      </w:r>
      <w:r w:rsidRPr="00605715">
        <w:t>. Cambridge, Mass: Mit.</w:t>
      </w:r>
    </w:p>
    <w:p w14:paraId="5C54E909" w14:textId="77777777" w:rsidR="00605715" w:rsidRPr="00605715" w:rsidRDefault="00605715" w:rsidP="00605715">
      <w:pPr>
        <w:pStyle w:val="biblio"/>
      </w:pPr>
      <w:r w:rsidRPr="00605715">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407CEA64" w14:textId="77777777" w:rsidR="00605715" w:rsidRPr="00605715" w:rsidRDefault="00605715" w:rsidP="00605715">
      <w:pPr>
        <w:pStyle w:val="biblio"/>
      </w:pPr>
      <w:r w:rsidRPr="00605715">
        <w:t xml:space="preserve">Tsai, M.-K. (2014). Automatically determining accidental falls in field surveying: A case study of integrating accelerometer determination and image recognition. </w:t>
      </w:r>
      <w:r w:rsidRPr="00605715">
        <w:rPr>
          <w:i/>
          <w:iCs/>
        </w:rPr>
        <w:t>Safety Science</w:t>
      </w:r>
      <w:r w:rsidRPr="00605715">
        <w:t xml:space="preserve">, </w:t>
      </w:r>
      <w:r w:rsidRPr="00605715">
        <w:rPr>
          <w:i/>
          <w:iCs/>
        </w:rPr>
        <w:t>66</w:t>
      </w:r>
      <w:r w:rsidRPr="00605715">
        <w:t>, 19–26. doi:10.1016/j.ssci.2014.01.012</w:t>
      </w:r>
    </w:p>
    <w:p w14:paraId="1338DC4B" w14:textId="52B3CABC" w:rsidR="00605715" w:rsidRPr="00605715" w:rsidRDefault="00605715" w:rsidP="00605715">
      <w:pPr>
        <w:pStyle w:val="biblio"/>
      </w:pPr>
      <w:r w:rsidRPr="00605715">
        <w:t xml:space="preserve">Varesano, F. (2011, April). </w:t>
      </w:r>
      <w:r w:rsidRPr="00605715">
        <w:rPr>
          <w:i/>
          <w:iCs/>
        </w:rPr>
        <w:t>Using Arduino for Tangible Human Computer Interaction</w:t>
      </w:r>
      <w:r w:rsidRPr="00605715">
        <w:t xml:space="preserve"> (Laurea Magistrale in Metodologie e Sistemi informatici). Universita degli Studi di Torino, Italy. Retrieved from http://www.varesano.net/files/MoS_thesis/thesis.pdf</w:t>
      </w:r>
      <w:r w:rsidR="00EF5FC5">
        <w:t xml:space="preserve"> on October, 2014</w:t>
      </w:r>
    </w:p>
    <w:p w14:paraId="0767D42F" w14:textId="56757313" w:rsidR="00605715" w:rsidRPr="00605715" w:rsidRDefault="00605715" w:rsidP="00605715">
      <w:pPr>
        <w:pStyle w:val="biblio"/>
      </w:pPr>
      <w:r w:rsidRPr="00605715">
        <w:t>Vermeulen, G., &amp; Schiele, J. (2010). PyQwt plots data with Numerical Python and PyQt. Retrieved from http://pyqwt.sourceforge.net/</w:t>
      </w:r>
      <w:r w:rsidR="00EF5FC5">
        <w:t xml:space="preserve"> on October, 2014</w:t>
      </w:r>
    </w:p>
    <w:p w14:paraId="3543C59F" w14:textId="77777777" w:rsidR="00605715" w:rsidRPr="00605715" w:rsidRDefault="00605715" w:rsidP="00605715">
      <w:pPr>
        <w:pStyle w:val="biblio"/>
      </w:pPr>
      <w:r w:rsidRPr="00605715">
        <w:t xml:space="preserve">Weinstein, A. J., &amp; Moore, K. L. (2010). Pose estimation of Ackerman steering vehicles for outdoors autonomous navigation. In </w:t>
      </w:r>
      <w:r w:rsidRPr="00605715">
        <w:rPr>
          <w:i/>
          <w:iCs/>
        </w:rPr>
        <w:t>2010 IEEE International Conference on Industrial Technology (ICIT)</w:t>
      </w:r>
      <w:r w:rsidRPr="00605715">
        <w:t xml:space="preserve"> (pp. 579–584). doi:10.1109/ICIT.2010.5472738</w:t>
      </w:r>
    </w:p>
    <w:p w14:paraId="04014799" w14:textId="77777777" w:rsidR="00605715" w:rsidRPr="00605715" w:rsidRDefault="00605715" w:rsidP="00605715">
      <w:pPr>
        <w:pStyle w:val="biblio"/>
      </w:pPr>
      <w:r w:rsidRPr="00605715">
        <w:t xml:space="preserve">Wixted, A. J., Thiel, D. V., Hahn, A. G., Gore, C. J., Pyne, D. B., &amp; James, D. A. (2007). Measurement of Energy Expenditure in Elite Athletes Using MEMS-Based Triaxial Accelerometers. </w:t>
      </w:r>
      <w:r w:rsidRPr="00605715">
        <w:rPr>
          <w:i/>
          <w:iCs/>
        </w:rPr>
        <w:t>IEEE Sensors Journal</w:t>
      </w:r>
      <w:r w:rsidRPr="00605715">
        <w:t xml:space="preserve">, </w:t>
      </w:r>
      <w:r w:rsidRPr="00605715">
        <w:rPr>
          <w:i/>
          <w:iCs/>
        </w:rPr>
        <w:t>7</w:t>
      </w:r>
      <w:r w:rsidRPr="00605715">
        <w:t>(4), 481–488. doi:10.1109/JSEN.2007.891947</w:t>
      </w:r>
    </w:p>
    <w:p w14:paraId="40245C19" w14:textId="77777777" w:rsidR="00605715" w:rsidRPr="00605715" w:rsidRDefault="00605715" w:rsidP="00605715">
      <w:pPr>
        <w:pStyle w:val="biblio"/>
      </w:pPr>
      <w:r w:rsidRPr="00605715">
        <w:lastRenderedPageBreak/>
        <w:t>Wolf, M. T., Assad, C., Stoica, A., You, K., Jethani, H., Vernacchia, M. T., … Iwashita, Y. (2013). Decoding static and dynamic arm and hand gestures from the JPL BioSleeve (pp. 1–9). Presented at the 2013 IEEE Aerospace Conference. doi:10.1109/AERO.2013.6497171</w:t>
      </w:r>
    </w:p>
    <w:p w14:paraId="4DEE08AB" w14:textId="77777777" w:rsidR="00605715" w:rsidRPr="00605715" w:rsidRDefault="00605715" w:rsidP="00605715">
      <w:pPr>
        <w:pStyle w:val="biblio"/>
      </w:pPr>
      <w:r w:rsidRPr="00605715">
        <w:t>Wolf, M. T., Assad, C., Vernacchia, M. T., Fromm, J., &amp; Jethani, H. L. (2013). Gesture-based robot control with variable autonomy from the JPL BioSleeve (pp. 1160–1165). Presented at the 2013 IEEE International Conference on Robotics and Automation (ICRA). doi:10.1109/ICRA.2013.6630718</w:t>
      </w:r>
    </w:p>
    <w:p w14:paraId="3FCF5CF1" w14:textId="77777777" w:rsidR="00605715" w:rsidRPr="00605715" w:rsidRDefault="00605715" w:rsidP="00605715">
      <w:pPr>
        <w:pStyle w:val="biblio"/>
      </w:pPr>
      <w:r w:rsidRPr="00605715">
        <w:t xml:space="preserve">Xie, L., Yang, P., Yang, T., &amp; Li, M. (2012). Dual-EKF-Based Real-Time Celestial Navigation for Lunar Rover. </w:t>
      </w:r>
      <w:r w:rsidRPr="00605715">
        <w:rPr>
          <w:i/>
          <w:iCs/>
        </w:rPr>
        <w:t>Mathematical Problems in Engineering</w:t>
      </w:r>
      <w:r w:rsidRPr="00605715">
        <w:t xml:space="preserve">, </w:t>
      </w:r>
      <w:r w:rsidRPr="00605715">
        <w:rPr>
          <w:i/>
          <w:iCs/>
        </w:rPr>
        <w:t>2012</w:t>
      </w:r>
      <w:r w:rsidRPr="00605715">
        <w:t>. doi:10.1155/2012/578719</w:t>
      </w:r>
    </w:p>
    <w:p w14:paraId="112D54B5" w14:textId="77777777" w:rsidR="00605715" w:rsidRPr="00605715" w:rsidRDefault="00605715" w:rsidP="00605715">
      <w:pPr>
        <w:pStyle w:val="biblio"/>
      </w:pPr>
      <w:r w:rsidRPr="00605715">
        <w:t>Xiong, A., Chen, Y., Zhao, X., Han, J., &amp; Liu, G. (2011). A novel HCI based on EMG and IMU (pp. 2653–2657). Presented at the 2011 IEEE International Conference on Robotics and Biomimetics (ROBIO). doi:10.1109/ROBIO.2011.6181705</w:t>
      </w:r>
    </w:p>
    <w:p w14:paraId="13175E5A" w14:textId="77777777" w:rsidR="00605715" w:rsidRPr="00605715" w:rsidRDefault="00605715" w:rsidP="00605715">
      <w:pPr>
        <w:pStyle w:val="biblio"/>
      </w:pPr>
      <w:r w:rsidRPr="00605715">
        <w:t>Xiong, A., Lin, G., Zhao, X., Han, J., &amp; Liu, G. (2012). Feasibility of EMG-based ANN controller for a real-time virtual reality simulation (pp. 2699–2704). Presented at the IECON 2012 - 38th Annual Conference on IEEE Industrial Electronics Society. doi:10.1109/IECON.2012.6389150</w:t>
      </w:r>
    </w:p>
    <w:p w14:paraId="028B57D3" w14:textId="72CC8581" w:rsidR="00605715" w:rsidRPr="00605715" w:rsidRDefault="00605715" w:rsidP="00605715">
      <w:pPr>
        <w:pStyle w:val="biblio"/>
      </w:pPr>
      <w:r w:rsidRPr="00605715">
        <w:t>Xsens. (2014). Products. Retrieved from http://www.xsens.com/products/</w:t>
      </w:r>
      <w:r w:rsidR="00EF5FC5">
        <w:t xml:space="preserve"> on October, 2014</w:t>
      </w:r>
    </w:p>
    <w:p w14:paraId="36B4E4D0" w14:textId="77777777" w:rsidR="00605715" w:rsidRPr="00605715" w:rsidRDefault="00605715" w:rsidP="00605715">
      <w:pPr>
        <w:pStyle w:val="biblio"/>
      </w:pPr>
      <w:r w:rsidRPr="008008A5">
        <w:rPr>
          <w:lang w:val="es-ES"/>
        </w:rPr>
        <w:t xml:space="preserve">Yi-fu, J., Bo, X., &amp; Jun, W. (2013). </w:t>
      </w:r>
      <w:r w:rsidRPr="00605715">
        <w:t>SINS in-motion alignment and position determination for land-vehicle based on quaternion Kalman filter (pp. 5083–5088). Presented at the Control Conference (CCC), 2013 32nd Chinese.</w:t>
      </w:r>
    </w:p>
    <w:p w14:paraId="54BACB04" w14:textId="77777777" w:rsidR="00605715" w:rsidRDefault="00605715" w:rsidP="00605715">
      <w:pPr>
        <w:pStyle w:val="biblio"/>
      </w:pPr>
      <w:r w:rsidRPr="00605715">
        <w:t xml:space="preserve">Zheng, H., Black, N. D., &amp; Harris, D. N. D. (2005). Position-sensing technologies for movement analysis in stroke rehabilitation. </w:t>
      </w:r>
      <w:r>
        <w:rPr>
          <w:i/>
          <w:iCs/>
        </w:rPr>
        <w:t>Medical and Biological Engineering and Computing</w:t>
      </w:r>
      <w:r>
        <w:t xml:space="preserve">, </w:t>
      </w:r>
      <w:r>
        <w:rPr>
          <w:i/>
          <w:iCs/>
        </w:rPr>
        <w:t>43</w:t>
      </w:r>
      <w:r>
        <w:t>(4), 413–420. doi:10.1007/BF02344720</w:t>
      </w:r>
    </w:p>
    <w:p w14:paraId="2A8E1EDA" w14:textId="3A9B69DA" w:rsidR="00513414" w:rsidRDefault="00721551" w:rsidP="009B5BF9">
      <w:pPr>
        <w:pStyle w:val="biblio"/>
      </w:pPr>
      <w:r>
        <w:fldChar w:fldCharType="end"/>
      </w:r>
      <w:bookmarkStart w:id="355" w:name="_Toc402203659"/>
      <w:bookmarkStart w:id="356" w:name="_Toc402203762"/>
      <w:bookmarkStart w:id="357" w:name="_Toc402203820"/>
      <w:bookmarkEnd w:id="355"/>
      <w:bookmarkEnd w:id="356"/>
      <w:bookmarkEnd w:id="357"/>
    </w:p>
    <w:p w14:paraId="293505AF" w14:textId="77777777" w:rsidR="009B5BF9" w:rsidRDefault="009B5BF9" w:rsidP="009B5BF9">
      <w:pPr>
        <w:pStyle w:val="biblio"/>
      </w:pPr>
    </w:p>
    <w:p w14:paraId="0AA5CD06" w14:textId="77777777" w:rsidR="009B5BF9" w:rsidRDefault="009B5BF9" w:rsidP="009B5BF9">
      <w:pPr>
        <w:pStyle w:val="biblio"/>
      </w:pPr>
    </w:p>
    <w:p w14:paraId="15B708FE" w14:textId="77777777" w:rsidR="009B5BF9" w:rsidRDefault="009B5BF9" w:rsidP="009B5BF9">
      <w:pPr>
        <w:pStyle w:val="biblio"/>
      </w:pPr>
    </w:p>
    <w:p w14:paraId="29E0B963" w14:textId="77777777" w:rsidR="009B5BF9" w:rsidRDefault="009B5BF9" w:rsidP="009B5BF9">
      <w:pPr>
        <w:pStyle w:val="biblio"/>
      </w:pPr>
    </w:p>
    <w:p w14:paraId="2D34DEE3" w14:textId="77777777" w:rsidR="009B5BF9" w:rsidRDefault="009B5BF9" w:rsidP="009B5BF9">
      <w:pPr>
        <w:pStyle w:val="biblio"/>
      </w:pPr>
    </w:p>
    <w:p w14:paraId="60576EB9" w14:textId="77777777" w:rsidR="009B5BF9" w:rsidRDefault="009B5BF9" w:rsidP="009B5BF9">
      <w:pPr>
        <w:pStyle w:val="biblio"/>
      </w:pPr>
    </w:p>
    <w:p w14:paraId="153F9B42" w14:textId="77777777" w:rsidR="009B5BF9" w:rsidRDefault="009B5BF9" w:rsidP="009B5BF9">
      <w:pPr>
        <w:pStyle w:val="biblio"/>
      </w:pPr>
    </w:p>
    <w:p w14:paraId="4433E39B" w14:textId="77777777" w:rsidR="009B5BF9" w:rsidRDefault="009B5BF9" w:rsidP="009B5BF9">
      <w:pPr>
        <w:pStyle w:val="biblio"/>
      </w:pPr>
    </w:p>
    <w:p w14:paraId="15AF86BB" w14:textId="77777777" w:rsidR="009B5BF9" w:rsidRDefault="009B5BF9" w:rsidP="009B5BF9">
      <w:pPr>
        <w:pStyle w:val="biblio"/>
      </w:pPr>
    </w:p>
    <w:p w14:paraId="09D06A1C" w14:textId="77777777" w:rsidR="009B5BF9" w:rsidRDefault="009B5BF9" w:rsidP="009B5BF9">
      <w:pPr>
        <w:pStyle w:val="biblio"/>
      </w:pPr>
    </w:p>
    <w:p w14:paraId="1B83742A" w14:textId="77777777" w:rsidR="009B5BF9" w:rsidRDefault="009B5BF9" w:rsidP="009B5BF9">
      <w:pPr>
        <w:pStyle w:val="biblio"/>
      </w:pPr>
    </w:p>
    <w:p w14:paraId="1D0C2762" w14:textId="77777777" w:rsidR="009B5BF9" w:rsidRDefault="009B5BF9" w:rsidP="009B5BF9">
      <w:pPr>
        <w:pStyle w:val="biblio"/>
      </w:pPr>
    </w:p>
    <w:p w14:paraId="764F8FF3" w14:textId="77777777" w:rsidR="009B5BF9" w:rsidRDefault="009B5BF9" w:rsidP="009B5BF9">
      <w:pPr>
        <w:pStyle w:val="biblio"/>
      </w:pPr>
    </w:p>
    <w:p w14:paraId="655243B4" w14:textId="77777777" w:rsidR="009B5BF9" w:rsidRDefault="009B5BF9" w:rsidP="009B5BF9">
      <w:pPr>
        <w:pStyle w:val="biblio"/>
      </w:pPr>
    </w:p>
    <w:p w14:paraId="1FFC35EC" w14:textId="77777777" w:rsidR="009B5BF9" w:rsidRDefault="009B5BF9" w:rsidP="009B5BF9">
      <w:pPr>
        <w:pStyle w:val="biblio"/>
      </w:pPr>
    </w:p>
    <w:p w14:paraId="29AD56EF" w14:textId="77777777" w:rsidR="009B5BF9" w:rsidRDefault="009B5BF9" w:rsidP="009B5BF9">
      <w:pPr>
        <w:pStyle w:val="biblio"/>
      </w:pPr>
    </w:p>
    <w:p w14:paraId="79ECCB23" w14:textId="77777777" w:rsidR="009B5BF9" w:rsidRDefault="009B5BF9" w:rsidP="009B5BF9">
      <w:pPr>
        <w:pStyle w:val="biblio"/>
      </w:pPr>
    </w:p>
    <w:p w14:paraId="763D2707" w14:textId="77777777" w:rsidR="009B5BF9" w:rsidRDefault="009B5BF9" w:rsidP="009B5BF9">
      <w:pPr>
        <w:pStyle w:val="biblio"/>
      </w:pPr>
    </w:p>
    <w:p w14:paraId="230F301B" w14:textId="77777777" w:rsidR="009B5BF9" w:rsidRDefault="009B5BF9" w:rsidP="009B5BF9">
      <w:pPr>
        <w:pStyle w:val="biblio"/>
      </w:pPr>
    </w:p>
    <w:p w14:paraId="18B53954" w14:textId="77777777" w:rsidR="009B5BF9" w:rsidRDefault="009B5BF9" w:rsidP="009B5BF9">
      <w:pPr>
        <w:pStyle w:val="biblio"/>
      </w:pPr>
    </w:p>
    <w:p w14:paraId="7B6503DC" w14:textId="77777777" w:rsidR="009B5BF9" w:rsidRDefault="009B5BF9" w:rsidP="009B5BF9">
      <w:pPr>
        <w:pStyle w:val="biblio"/>
      </w:pPr>
    </w:p>
    <w:p w14:paraId="6D51FF89" w14:textId="77777777" w:rsidR="009B5BF9" w:rsidRDefault="009B5BF9" w:rsidP="009B5BF9">
      <w:pPr>
        <w:pStyle w:val="biblio"/>
      </w:pPr>
    </w:p>
    <w:p w14:paraId="7DC52B45" w14:textId="77777777" w:rsidR="009B5BF9" w:rsidRDefault="009B5BF9" w:rsidP="009B5BF9">
      <w:pPr>
        <w:pStyle w:val="biblio"/>
      </w:pPr>
    </w:p>
    <w:p w14:paraId="1019E3B1" w14:textId="77777777" w:rsidR="009B5BF9" w:rsidRDefault="009B5BF9" w:rsidP="009B5BF9">
      <w:pPr>
        <w:pStyle w:val="biblio"/>
      </w:pPr>
    </w:p>
    <w:p w14:paraId="4C40A6E3" w14:textId="77777777" w:rsidR="009B5BF9" w:rsidRDefault="009B5BF9" w:rsidP="009B5BF9">
      <w:pPr>
        <w:pStyle w:val="biblio"/>
        <w:rPr>
          <w:rFonts w:ascii="Apple Garamond" w:hAnsi="Apple Garamond"/>
          <w:b/>
        </w:rPr>
      </w:pPr>
    </w:p>
    <w:p w14:paraId="37A1460F" w14:textId="0A46EC1E" w:rsidR="001A5881" w:rsidRPr="002254FE" w:rsidRDefault="001A5881" w:rsidP="008422E2">
      <w:pPr>
        <w:pStyle w:val="Ttulo1"/>
      </w:pPr>
      <w:bookmarkStart w:id="358" w:name="_Toc407749934"/>
      <w:r w:rsidRPr="002254FE">
        <w:lastRenderedPageBreak/>
        <w:t>Glosario</w:t>
      </w:r>
      <w:bookmarkEnd w:id="358"/>
    </w:p>
    <w:p w14:paraId="63AD9902" w14:textId="77777777" w:rsidR="006B7CF9" w:rsidRPr="00D9028E" w:rsidRDefault="00A24C92" w:rsidP="00EA0C94">
      <w:pPr>
        <w:pStyle w:val="TTCuerpoIndentado"/>
        <w:rPr>
          <w:rFonts w:ascii="Apple Garamond" w:hAnsi="Apple Garamond"/>
          <w:noProof/>
        </w:rPr>
        <w:sectPr w:rsidR="006B7CF9" w:rsidRPr="00D9028E" w:rsidSect="001D0157">
          <w:headerReference w:type="even" r:id="rId30"/>
          <w:type w:val="continuous"/>
          <w:pgSz w:w="12240" w:h="15840"/>
          <w:pgMar w:top="1814" w:right="2722" w:bottom="1440" w:left="1474" w:header="720" w:footer="720" w:gutter="0"/>
          <w:pgNumType w:start="0"/>
          <w:cols w:space="720"/>
          <w:titlePg/>
          <w:docGrid w:linePitch="360"/>
        </w:sectPr>
      </w:pPr>
      <w:r w:rsidRPr="00D9028E">
        <w:rPr>
          <w:rFonts w:ascii="Apple Garamond" w:hAnsi="Apple Garamond"/>
        </w:rPr>
        <w:fldChar w:fldCharType="begin"/>
      </w:r>
      <w:r w:rsidRPr="00D9028E">
        <w:rPr>
          <w:rFonts w:ascii="Apple Garamond" w:hAnsi="Apple Garamond"/>
        </w:rPr>
        <w:instrText xml:space="preserve"> INDEX \r \h "A" \c "1" \z "3082" </w:instrText>
      </w:r>
      <w:r w:rsidRPr="00D9028E">
        <w:rPr>
          <w:rFonts w:ascii="Apple Garamond" w:hAnsi="Apple Garamond"/>
        </w:rPr>
        <w:fldChar w:fldCharType="separate"/>
      </w:r>
    </w:p>
    <w:p w14:paraId="15D3C05E"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lastRenderedPageBreak/>
        <w:t>D</w:t>
      </w:r>
    </w:p>
    <w:p w14:paraId="778780EE" w14:textId="7C6B0223" w:rsidR="006B7CF9" w:rsidRPr="009B5BF9" w:rsidRDefault="006B7CF9" w:rsidP="00775A97">
      <w:pPr>
        <w:pStyle w:val="biblio"/>
        <w:rPr>
          <w:rFonts w:ascii="Apple Garamond" w:hAnsi="Apple Garamond"/>
          <w:noProof/>
          <w:sz w:val="18"/>
          <w:szCs w:val="18"/>
        </w:rPr>
      </w:pPr>
      <w:r w:rsidRPr="009B5BF9">
        <w:rPr>
          <w:rFonts w:ascii="Apple Garamond" w:hAnsi="Apple Garamond"/>
          <w:noProof/>
          <w:sz w:val="18"/>
          <w:szCs w:val="18"/>
        </w:rPr>
        <w:t>DOF: Grados de Libertad; Define la cantidad de movimientos que puede realizar un objeto, 13</w:t>
      </w:r>
      <w:r w:rsidR="003B46AF" w:rsidRPr="009B5BF9">
        <w:rPr>
          <w:rFonts w:ascii="Apple Garamond" w:hAnsi="Apple Garamond"/>
          <w:noProof/>
          <w:sz w:val="18"/>
          <w:szCs w:val="18"/>
        </w:rPr>
        <w:t>pp</w:t>
      </w:r>
    </w:p>
    <w:p w14:paraId="246A1FCD"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E</w:t>
      </w:r>
    </w:p>
    <w:p w14:paraId="1652C05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EMG: Acrónimo para Electromiograma, 11</w:t>
      </w:r>
    </w:p>
    <w:p w14:paraId="7FA953F1"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G</w:t>
      </w:r>
    </w:p>
    <w:p w14:paraId="1E06474E"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rPr>
        <w:t>Gold Standard</w:t>
      </w:r>
      <w:r w:rsidRPr="00D9028E">
        <w:rPr>
          <w:rFonts w:ascii="Apple Garamond" w:hAnsi="Apple Garamond"/>
          <w:noProof/>
          <w:lang w:val="es-ES"/>
        </w:rPr>
        <w:t>: Denominación para un dispostivo o aparato que sirve como referencia o parámetro de comparación, 8</w:t>
      </w:r>
    </w:p>
    <w:p w14:paraId="71EA2D7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H</w:t>
      </w:r>
    </w:p>
    <w:p w14:paraId="3FDEF59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lang w:val="es-ES"/>
        </w:rPr>
        <w:t>Holter</w:t>
      </w:r>
      <w:r w:rsidRPr="00D9028E">
        <w:rPr>
          <w:rFonts w:ascii="Apple Garamond" w:hAnsi="Apple Garamond"/>
          <w:noProof/>
          <w:lang w:val="es-ES"/>
        </w:rPr>
        <w:t>: Holter (dispositivo); registro de señales cardiacas en forma ambulatoria, 9</w:t>
      </w:r>
    </w:p>
    <w:p w14:paraId="677F6C27"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I</w:t>
      </w:r>
    </w:p>
    <w:p w14:paraId="1E65020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2C: Inter-Integrated Circuit; Protocolo de comunicación serial punro-multipunto, 13</w:t>
      </w:r>
    </w:p>
    <w:p w14:paraId="240B11DF"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MU: Unidad de medición Inercial; dispositivo que combina sensores inerciales para medir el movimiento de un objeto, generalmente compuestos por acelerómetros y giroscopios, 10</w:t>
      </w:r>
    </w:p>
    <w:p w14:paraId="57B9574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IoT</w:t>
      </w:r>
      <w:r w:rsidRPr="00D9028E">
        <w:rPr>
          <w:rFonts w:ascii="Apple Garamond" w:hAnsi="Apple Garamond"/>
          <w:noProof/>
          <w:lang w:val="es-ES"/>
        </w:rPr>
        <w:t>: Internet of Things, 14</w:t>
      </w:r>
    </w:p>
    <w:p w14:paraId="7C5517C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M</w:t>
      </w:r>
    </w:p>
    <w:p w14:paraId="677E0BDA"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EMS: Sistemas Microelectromecánicos; tecnología de miniaturización que permite reducir el tamaño de dispositivos mecánicos, 10</w:t>
      </w:r>
    </w:p>
    <w:p w14:paraId="69998D0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otion Capture: (Captura de movimiento) Acrónimo para denominar a un sistema de captura de movimiento, 8</w:t>
      </w:r>
    </w:p>
    <w:p w14:paraId="42C40F6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R</w:t>
      </w:r>
    </w:p>
    <w:p w14:paraId="76907FD1"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RPi: Acronimo para Raspberry Pi, 11</w:t>
      </w:r>
    </w:p>
    <w:p w14:paraId="208470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S</w:t>
      </w:r>
    </w:p>
    <w:p w14:paraId="13CDAD5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SPI: Serial Peripheral Interface, 13</w:t>
      </w:r>
    </w:p>
    <w:p w14:paraId="547F2A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U</w:t>
      </w:r>
    </w:p>
    <w:p w14:paraId="2D7F4FA9"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UART</w:t>
      </w:r>
      <w:r w:rsidRPr="00D9028E">
        <w:rPr>
          <w:rFonts w:ascii="Apple Garamond" w:hAnsi="Apple Garamond"/>
          <w:noProof/>
          <w:lang w:val="es-ES"/>
        </w:rPr>
        <w:t>: Universal asynchronous receiver/transmitter, 14</w:t>
      </w:r>
    </w:p>
    <w:p w14:paraId="081FD7E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W</w:t>
      </w:r>
    </w:p>
    <w:p w14:paraId="220D50AB" w14:textId="0A059BCA" w:rsidR="00AC41D8" w:rsidRPr="00995410" w:rsidRDefault="006B7CF9" w:rsidP="00995410">
      <w:pPr>
        <w:pStyle w:val="ndice1"/>
        <w:tabs>
          <w:tab w:val="right" w:leader="dot" w:pos="8034"/>
        </w:tabs>
        <w:rPr>
          <w:rFonts w:ascii="Apple Garamond" w:hAnsi="Apple Garamond"/>
          <w:noProof/>
          <w:lang w:val="es-ES"/>
        </w:rPr>
      </w:pPr>
      <w:r w:rsidRPr="00D9028E">
        <w:rPr>
          <w:rFonts w:ascii="Apple Garamond" w:hAnsi="Apple Garamond"/>
          <w:i/>
          <w:noProof/>
          <w:lang w:val="es-ES"/>
        </w:rPr>
        <w:t>wearable</w:t>
      </w:r>
      <w:r w:rsidRPr="00D9028E">
        <w:rPr>
          <w:rFonts w:ascii="Apple Garamond" w:hAnsi="Apple Garamond"/>
          <w:noProof/>
          <w:lang w:val="es-ES"/>
        </w:rPr>
        <w:t>: ; dispositivos electrónicos que se pueden utilizar como ropa o como accesorios de ella, 10</w:t>
      </w:r>
    </w:p>
    <w:p w14:paraId="50994196" w14:textId="2275E74B" w:rsidR="009B5BF9" w:rsidRPr="009B5BF9" w:rsidRDefault="00995410">
      <w:pPr>
        <w:rPr>
          <w:noProof/>
        </w:rPr>
      </w:pPr>
      <w:r>
        <w:rPr>
          <w:noProof/>
        </w:rPr>
        <w:br w:type="page"/>
      </w:r>
    </w:p>
    <w:p w14:paraId="2026214A" w14:textId="1F6DBD68" w:rsidR="009B5BF9" w:rsidRPr="009B5BF9" w:rsidRDefault="00A24C92" w:rsidP="00874670">
      <w:pPr>
        <w:pStyle w:val="Ttulo1"/>
        <w:rPr>
          <w:noProof/>
        </w:rPr>
        <w:sectPr w:rsidR="009B5BF9" w:rsidRPr="009B5BF9" w:rsidSect="006B7CF9">
          <w:type w:val="continuous"/>
          <w:pgSz w:w="12240" w:h="15840"/>
          <w:pgMar w:top="1814" w:right="2722" w:bottom="1440" w:left="1474" w:header="720" w:footer="720" w:gutter="0"/>
          <w:cols w:space="720"/>
          <w:titlePg/>
          <w:docGrid w:linePitch="360"/>
        </w:sectPr>
      </w:pPr>
      <w:r w:rsidRPr="00D9028E">
        <w:lastRenderedPageBreak/>
        <w:fldChar w:fldCharType="end"/>
      </w:r>
      <w:r w:rsidR="009B5BF9" w:rsidRPr="009B5BF9">
        <w:rPr>
          <w:noProof/>
        </w:rPr>
        <w:t xml:space="preserve"> </w:t>
      </w:r>
      <w:r w:rsidR="009B5BF9">
        <w:rPr>
          <w:noProof/>
        </w:rPr>
        <w:t>Anexo</w:t>
      </w:r>
      <w:bookmarkStart w:id="359" w:name="_GoBack"/>
      <w:bookmarkEnd w:id="359"/>
    </w:p>
    <w:p w14:paraId="15A85D10" w14:textId="364D6E98" w:rsidR="0034536B" w:rsidRPr="009B5BF9" w:rsidRDefault="0034536B" w:rsidP="009B5BF9">
      <w:pPr>
        <w:pStyle w:val="Ttulo2"/>
        <w:numPr>
          <w:ilvl w:val="0"/>
          <w:numId w:val="0"/>
        </w:numPr>
        <w:ind w:right="-1296"/>
      </w:pPr>
    </w:p>
    <w:sectPr w:rsidR="0034536B" w:rsidRPr="009B5BF9" w:rsidSect="00A6148E">
      <w:type w:val="continuous"/>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D302F" w14:textId="77777777" w:rsidR="002233FD" w:rsidRDefault="002233FD">
      <w:r>
        <w:separator/>
      </w:r>
    </w:p>
    <w:p w14:paraId="79EE6060" w14:textId="77777777" w:rsidR="002233FD" w:rsidRDefault="002233FD"/>
  </w:endnote>
  <w:endnote w:type="continuationSeparator" w:id="0">
    <w:p w14:paraId="5B5143F2" w14:textId="77777777" w:rsidR="002233FD" w:rsidRDefault="002233FD">
      <w:r>
        <w:continuationSeparator/>
      </w:r>
    </w:p>
    <w:p w14:paraId="57A88310" w14:textId="77777777" w:rsidR="002233FD" w:rsidRDefault="002233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Swiss 721 Bold Condensed BT">
    <w:panose1 w:val="020B0706030502030204"/>
    <w:charset w:val="00"/>
    <w:family w:val="auto"/>
    <w:pitch w:val="variable"/>
    <w:sig w:usb0="00000003" w:usb1="00000000" w:usb2="00000000" w:usb3="00000000" w:csb0="00000001" w:csb1="00000000"/>
  </w:font>
  <w:font w:name="Swiss 721 Condensed BT">
    <w:panose1 w:val="020B0506020202030204"/>
    <w:charset w:val="00"/>
    <w:family w:val="auto"/>
    <w:pitch w:val="variable"/>
    <w:sig w:usb0="00000003" w:usb1="00000000" w:usb2="00000000" w:usb3="00000000" w:csb0="0000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D3A2C2" w14:textId="77777777" w:rsidR="002233FD" w:rsidRDefault="002233FD">
      <w:r>
        <w:separator/>
      </w:r>
    </w:p>
    <w:p w14:paraId="5917BBC0" w14:textId="77777777" w:rsidR="002233FD" w:rsidRDefault="002233FD"/>
  </w:footnote>
  <w:footnote w:type="continuationSeparator" w:id="0">
    <w:p w14:paraId="258FBCE4" w14:textId="77777777" w:rsidR="002233FD" w:rsidRDefault="002233FD">
      <w:r>
        <w:continuationSeparator/>
      </w:r>
    </w:p>
    <w:p w14:paraId="164E3698" w14:textId="77777777" w:rsidR="002233FD" w:rsidRDefault="002233F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4E28F" w14:textId="3508A50F" w:rsidR="009B5BF9" w:rsidRPr="00913010" w:rsidRDefault="009B5BF9"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6DA45E0A" w14:textId="77777777" w:rsidR="009B5BF9" w:rsidRPr="00913010" w:rsidRDefault="009B5BF9" w:rsidP="003D23BC">
    <w:pPr>
      <w:pStyle w:val="Piedepgina"/>
      <w:framePr w:w="1825" w:h="1145" w:hRule="exact" w:wrap="around" w:vAnchor="page" w:hAnchor="page" w:x="513" w:y="1793"/>
      <w:rPr>
        <w:rStyle w:val="Nmerodepgina"/>
      </w:rPr>
    </w:pPr>
  </w:p>
  <w:p w14:paraId="55B89A85" w14:textId="77777777" w:rsidR="009B5BF9" w:rsidRPr="00913010" w:rsidRDefault="009B5BF9"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874670">
      <w:rPr>
        <w:rStyle w:val="Nmerodepgina"/>
        <w:rFonts w:ascii="Century Schoolbook" w:hAnsi="Century Schoolbook"/>
        <w:noProof/>
        <w:sz w:val="28"/>
      </w:rPr>
      <w:t>2</w:t>
    </w:r>
    <w:r>
      <w:rPr>
        <w:rStyle w:val="Nmerodepgina"/>
        <w:rFonts w:ascii="Century Schoolbook" w:hAnsi="Century Schoolbook"/>
        <w:sz w:val="28"/>
      </w:rPr>
      <w:fldChar w:fldCharType="end"/>
    </w:r>
  </w:p>
  <w:p w14:paraId="260CC7F2" w14:textId="3512FA23" w:rsidR="009B5BF9" w:rsidRDefault="009B5BF9">
    <w:pPr>
      <w:pStyle w:val="Encabezado"/>
    </w:pPr>
    <w:r>
      <w:rPr>
        <w:noProof/>
        <w:lang w:val="en-US" w:eastAsia="en-US"/>
      </w:rPr>
      <mc:AlternateContent>
        <mc:Choice Requires="wps">
          <w:drawing>
            <wp:anchor distT="4294967295" distB="4294967295" distL="114300" distR="114300" simplePos="0" relativeHeight="251657216" behindDoc="0" locked="0" layoutInCell="1" allowOverlap="1" wp14:anchorId="2BCAC262" wp14:editId="7207ECC3">
              <wp:simplePos x="0" y="0"/>
              <wp:positionH relativeFrom="column">
                <wp:posOffset>-1409700</wp:posOffset>
              </wp:positionH>
              <wp:positionV relativeFrom="paragraph">
                <wp:posOffset>2056129</wp:posOffset>
              </wp:positionV>
              <wp:extent cx="1348105" cy="0"/>
              <wp:effectExtent l="0" t="0" r="23495" b="19050"/>
              <wp:wrapNone/>
              <wp:docPr id="17"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E1DCE1" id="Line 1"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" strokeweight="2pt"/>
          </w:pict>
        </mc:Fallback>
      </mc:AlternateContent>
    </w:r>
    <w:r>
      <w:rPr>
        <w:noProof/>
        <w:lang w:val="en-US" w:eastAsia="en-US"/>
      </w:rPr>
      <mc:AlternateContent>
        <mc:Choice Requires="wps">
          <w:drawing>
            <wp:anchor distT="4294967295" distB="4294967295" distL="114300" distR="114300" simplePos="0" relativeHeight="251659264" behindDoc="0" locked="0" layoutInCell="1" allowOverlap="1" wp14:anchorId="1C8FF1AF" wp14:editId="6DF657EB">
              <wp:simplePos x="0" y="0"/>
              <wp:positionH relativeFrom="column">
                <wp:posOffset>-1409700</wp:posOffset>
              </wp:positionH>
              <wp:positionV relativeFrom="paragraph">
                <wp:posOffset>461009</wp:posOffset>
              </wp:positionV>
              <wp:extent cx="6539865" cy="0"/>
              <wp:effectExtent l="0" t="0" r="32385" b="19050"/>
              <wp:wrapNone/>
              <wp:docPr id="1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0854F0" id="Line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xr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E0l&#10;nGsSAgAAKQQAAA4AAAAAAAAAAAAAAAAALgIAAGRycy9lMm9Eb2MueG1sUEsBAi0AFAAGAAgAAAAh&#10;ACezhMreAAAACgEAAA8AAAAAAAAAAAAAAAAAbAQAAGRycy9kb3ducmV2LnhtbFBLBQYAAAAABAAE&#10;APMAAAB3BQ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65A2A" w14:textId="77777777" w:rsidR="009B5BF9" w:rsidRPr="00913010" w:rsidRDefault="009B5BF9" w:rsidP="003D23BC">
    <w:pPr>
      <w:pStyle w:val="Piedepgina"/>
      <w:framePr w:w="753" w:wrap="around" w:vAnchor="page" w:hAnchor="page" w:x="11009" w:y="3537"/>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874670">
      <w:rPr>
        <w:rStyle w:val="Nmerodepgina"/>
        <w:rFonts w:ascii="Century Schoolbook" w:hAnsi="Century Schoolbook"/>
        <w:noProof/>
        <w:sz w:val="28"/>
      </w:rPr>
      <w:t>39</w:t>
    </w:r>
    <w:r>
      <w:rPr>
        <w:rStyle w:val="Nmerodepgina"/>
        <w:rFonts w:ascii="Century Schoolbook" w:hAnsi="Century Schoolbook"/>
        <w:sz w:val="28"/>
      </w:rPr>
      <w:fldChar w:fldCharType="end"/>
    </w:r>
  </w:p>
  <w:p w14:paraId="33ADC3B1" w14:textId="5B289C1B" w:rsidR="009B5BF9" w:rsidRDefault="009B5BF9" w:rsidP="003D23B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w:t>
    </w:r>
  </w:p>
  <w:p w14:paraId="2C392D40" w14:textId="77777777" w:rsidR="009B5BF9" w:rsidRPr="00913010" w:rsidRDefault="009B5BF9" w:rsidP="003D23BC">
    <w:pPr>
      <w:pStyle w:val="Piedepgina"/>
      <w:framePr w:w="1809" w:h="913" w:hRule="exact" w:wrap="around" w:vAnchor="page" w:hAnchor="page" w:x="9937" w:y="1857"/>
      <w:jc w:val="right"/>
      <w:rPr>
        <w:rStyle w:val="Nmerodepgina"/>
      </w:rPr>
    </w:pPr>
  </w:p>
  <w:p w14:paraId="2889C2D3" w14:textId="7853E806" w:rsidR="009B5BF9" w:rsidRDefault="009B5BF9" w:rsidP="003D23BC">
    <w:pPr>
      <w:pStyle w:val="Encabezado"/>
      <w:tabs>
        <w:tab w:val="clear" w:pos="4419"/>
        <w:tab w:val="clear" w:pos="8838"/>
        <w:tab w:val="left" w:pos="533"/>
      </w:tabs>
    </w:pPr>
    <w:r>
      <w:rPr>
        <w:noProof/>
        <w:lang w:val="en-US" w:eastAsia="en-US"/>
      </w:rPr>
      <mc:AlternateContent>
        <mc:Choice Requires="wps">
          <w:drawing>
            <wp:anchor distT="4294967295" distB="4294967295" distL="114300" distR="114300" simplePos="0" relativeHeight="251656192" behindDoc="0" locked="0" layoutInCell="1" allowOverlap="1" wp14:anchorId="5937965F" wp14:editId="151240FD">
              <wp:simplePos x="0" y="0"/>
              <wp:positionH relativeFrom="column">
                <wp:posOffset>5184140</wp:posOffset>
              </wp:positionH>
              <wp:positionV relativeFrom="paragraph">
                <wp:posOffset>2056129</wp:posOffset>
              </wp:positionV>
              <wp:extent cx="1337945" cy="0"/>
              <wp:effectExtent l="0" t="0" r="33655" b="19050"/>
              <wp:wrapNone/>
              <wp:docPr id="1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794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4F578B" id="Line 3"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8.2pt,161.9pt" to="513.5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pisFAIAACo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" strokeweight="2pt"/>
          </w:pict>
        </mc:Fallback>
      </mc:AlternateContent>
    </w:r>
    <w:r>
      <w:rPr>
        <w:noProof/>
        <w:lang w:val="en-US" w:eastAsia="en-US"/>
      </w:rPr>
      <mc:AlternateContent>
        <mc:Choice Requires="wps">
          <w:drawing>
            <wp:anchor distT="4294967295" distB="4294967295" distL="114300" distR="114300" simplePos="0" relativeHeight="251658240" behindDoc="0" locked="0" layoutInCell="1" allowOverlap="1" wp14:anchorId="4490A582" wp14:editId="4862CEBA">
              <wp:simplePos x="0" y="0"/>
              <wp:positionH relativeFrom="column">
                <wp:posOffset>-27940</wp:posOffset>
              </wp:positionH>
              <wp:positionV relativeFrom="paragraph">
                <wp:posOffset>471169</wp:posOffset>
              </wp:positionV>
              <wp:extent cx="6570345" cy="0"/>
              <wp:effectExtent l="0" t="0" r="20955" b="19050"/>
              <wp:wrapNone/>
              <wp:docPr id="1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03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FDAA04" id="Line 4"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pt,37.1pt" to="515.15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KMv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"/>
          </w:pict>
        </mc:Fallback>
      </mc:AlternateConten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9B5BF9" w:rsidRPr="00913010" w:rsidRDefault="009B5BF9"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9B5BF9" w:rsidRPr="00913010" w:rsidRDefault="009B5BF9" w:rsidP="003D23BC">
    <w:pPr>
      <w:pStyle w:val="Piedepgina"/>
      <w:framePr w:w="1825" w:h="1145" w:hRule="exact" w:wrap="around" w:vAnchor="page" w:hAnchor="page" w:x="513" w:y="1793"/>
      <w:rPr>
        <w:rStyle w:val="Nmerodepgina"/>
      </w:rPr>
    </w:pPr>
  </w:p>
  <w:p w14:paraId="07D00AB7" w14:textId="77777777" w:rsidR="009B5BF9" w:rsidRPr="00913010" w:rsidRDefault="009B5BF9"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874670">
      <w:rPr>
        <w:rStyle w:val="Nmerodepgina"/>
        <w:rFonts w:ascii="Century Schoolbook" w:hAnsi="Century Schoolbook"/>
        <w:noProof/>
        <w:sz w:val="28"/>
      </w:rPr>
      <w:t>40</w:t>
    </w:r>
    <w:r>
      <w:rPr>
        <w:rStyle w:val="Nmerodepgina"/>
        <w:rFonts w:ascii="Century Schoolbook" w:hAnsi="Century Schoolbook"/>
        <w:sz w:val="28"/>
      </w:rPr>
      <w:fldChar w:fldCharType="end"/>
    </w:r>
  </w:p>
  <w:p w14:paraId="5337C7CD" w14:textId="5415F071" w:rsidR="009B5BF9" w:rsidRDefault="009B5BF9">
    <w:pPr>
      <w:pStyle w:val="Encabezado"/>
    </w:pPr>
    <w:r>
      <w:rPr>
        <w:noProof/>
        <w:lang w:val="en-US" w:eastAsia="en-US"/>
      </w:rPr>
      <mc:AlternateContent>
        <mc:Choice Requires="wps">
          <w:drawing>
            <wp:anchor distT="4294967295" distB="4294967295" distL="114300" distR="114300" simplePos="0" relativeHeight="251661312" behindDoc="0" locked="0" layoutInCell="1" allowOverlap="1" wp14:anchorId="243A23C8" wp14:editId="60E1DE31">
              <wp:simplePos x="0" y="0"/>
              <wp:positionH relativeFrom="column">
                <wp:posOffset>-1409700</wp:posOffset>
              </wp:positionH>
              <wp:positionV relativeFrom="paragraph">
                <wp:posOffset>2056129</wp:posOffset>
              </wp:positionV>
              <wp:extent cx="1348105" cy="0"/>
              <wp:effectExtent l="0" t="0" r="23495" b="19050"/>
              <wp:wrapNone/>
              <wp:docPr id="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5CD382" id="Line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v9jEwIAACk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" strokeweight="2pt"/>
          </w:pict>
        </mc:Fallback>
      </mc:AlternateContent>
    </w:r>
    <w:r>
      <w:rPr>
        <w:noProof/>
        <w:lang w:val="en-US" w:eastAsia="en-US"/>
      </w:rPr>
      <mc:AlternateContent>
        <mc:Choice Requires="wps">
          <w:drawing>
            <wp:anchor distT="4294967295" distB="4294967295" distL="114300" distR="114300" simplePos="0" relativeHeight="251662336" behindDoc="0" locked="0" layoutInCell="1" allowOverlap="1" wp14:anchorId="657B74AA" wp14:editId="0BA2F0DB">
              <wp:simplePos x="0" y="0"/>
              <wp:positionH relativeFrom="column">
                <wp:posOffset>-1409700</wp:posOffset>
              </wp:positionH>
              <wp:positionV relativeFrom="paragraph">
                <wp:posOffset>461009</wp:posOffset>
              </wp:positionV>
              <wp:extent cx="6539865" cy="0"/>
              <wp:effectExtent l="0" t="0" r="32385"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FDE3EE" id="Line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mirrorMargins/>
  <w:defaultTabStop w:val="28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5A4"/>
    <w:rsid w:val="00002742"/>
    <w:rsid w:val="000072D2"/>
    <w:rsid w:val="0000768F"/>
    <w:rsid w:val="00010489"/>
    <w:rsid w:val="00010BCE"/>
    <w:rsid w:val="00014399"/>
    <w:rsid w:val="0002080E"/>
    <w:rsid w:val="00026AB3"/>
    <w:rsid w:val="00027C2E"/>
    <w:rsid w:val="00036124"/>
    <w:rsid w:val="00041959"/>
    <w:rsid w:val="00041C02"/>
    <w:rsid w:val="00043F97"/>
    <w:rsid w:val="00051FBA"/>
    <w:rsid w:val="0005415E"/>
    <w:rsid w:val="0005441C"/>
    <w:rsid w:val="00056C0D"/>
    <w:rsid w:val="00057035"/>
    <w:rsid w:val="0005790C"/>
    <w:rsid w:val="000651A7"/>
    <w:rsid w:val="000665E7"/>
    <w:rsid w:val="00070DC0"/>
    <w:rsid w:val="000723B4"/>
    <w:rsid w:val="00075073"/>
    <w:rsid w:val="0007563F"/>
    <w:rsid w:val="00082201"/>
    <w:rsid w:val="00086408"/>
    <w:rsid w:val="0008735B"/>
    <w:rsid w:val="00087FE9"/>
    <w:rsid w:val="00093B1A"/>
    <w:rsid w:val="00093FA7"/>
    <w:rsid w:val="000A0327"/>
    <w:rsid w:val="000A3420"/>
    <w:rsid w:val="000A42BB"/>
    <w:rsid w:val="000A797B"/>
    <w:rsid w:val="000B1281"/>
    <w:rsid w:val="000B1F01"/>
    <w:rsid w:val="000B2ADF"/>
    <w:rsid w:val="000B65F5"/>
    <w:rsid w:val="000C07A7"/>
    <w:rsid w:val="000C1BC7"/>
    <w:rsid w:val="000C36D8"/>
    <w:rsid w:val="000C73EC"/>
    <w:rsid w:val="000D629E"/>
    <w:rsid w:val="000D72FA"/>
    <w:rsid w:val="000E0BA9"/>
    <w:rsid w:val="000E4311"/>
    <w:rsid w:val="0010135F"/>
    <w:rsid w:val="00101684"/>
    <w:rsid w:val="0010470B"/>
    <w:rsid w:val="00104BFD"/>
    <w:rsid w:val="00105DDA"/>
    <w:rsid w:val="00107E17"/>
    <w:rsid w:val="00115415"/>
    <w:rsid w:val="0012312E"/>
    <w:rsid w:val="00123592"/>
    <w:rsid w:val="0012584C"/>
    <w:rsid w:val="00140D21"/>
    <w:rsid w:val="00152F21"/>
    <w:rsid w:val="00165706"/>
    <w:rsid w:val="001661AF"/>
    <w:rsid w:val="00167A94"/>
    <w:rsid w:val="001737FA"/>
    <w:rsid w:val="001738FF"/>
    <w:rsid w:val="00174083"/>
    <w:rsid w:val="00181253"/>
    <w:rsid w:val="00181304"/>
    <w:rsid w:val="0018358C"/>
    <w:rsid w:val="001840E7"/>
    <w:rsid w:val="00197EC9"/>
    <w:rsid w:val="001A02E3"/>
    <w:rsid w:val="001A0624"/>
    <w:rsid w:val="001A534F"/>
    <w:rsid w:val="001A5881"/>
    <w:rsid w:val="001A5BB6"/>
    <w:rsid w:val="001C567E"/>
    <w:rsid w:val="001D0157"/>
    <w:rsid w:val="001D6242"/>
    <w:rsid w:val="001E51B7"/>
    <w:rsid w:val="001E669E"/>
    <w:rsid w:val="001E6908"/>
    <w:rsid w:val="001E6F82"/>
    <w:rsid w:val="001F10B6"/>
    <w:rsid w:val="001F3C0F"/>
    <w:rsid w:val="001F57BE"/>
    <w:rsid w:val="001F5985"/>
    <w:rsid w:val="001F785B"/>
    <w:rsid w:val="00203EAA"/>
    <w:rsid w:val="00211340"/>
    <w:rsid w:val="002118AA"/>
    <w:rsid w:val="0021411F"/>
    <w:rsid w:val="002233FD"/>
    <w:rsid w:val="002254FE"/>
    <w:rsid w:val="00225505"/>
    <w:rsid w:val="00234F75"/>
    <w:rsid w:val="002361B3"/>
    <w:rsid w:val="00236F3D"/>
    <w:rsid w:val="00241C6D"/>
    <w:rsid w:val="0024328C"/>
    <w:rsid w:val="002449E0"/>
    <w:rsid w:val="00246E91"/>
    <w:rsid w:val="00264190"/>
    <w:rsid w:val="00270C1B"/>
    <w:rsid w:val="002723DE"/>
    <w:rsid w:val="002739A0"/>
    <w:rsid w:val="0028411C"/>
    <w:rsid w:val="00285E3E"/>
    <w:rsid w:val="00292B0D"/>
    <w:rsid w:val="002938A8"/>
    <w:rsid w:val="00296D31"/>
    <w:rsid w:val="002976CE"/>
    <w:rsid w:val="002A06FF"/>
    <w:rsid w:val="002A3291"/>
    <w:rsid w:val="002A632D"/>
    <w:rsid w:val="002A6BB1"/>
    <w:rsid w:val="002C5A5B"/>
    <w:rsid w:val="002C5CAA"/>
    <w:rsid w:val="002D05EE"/>
    <w:rsid w:val="002D71CD"/>
    <w:rsid w:val="002E3DF0"/>
    <w:rsid w:val="002E4CF7"/>
    <w:rsid w:val="002E54AA"/>
    <w:rsid w:val="002E57F4"/>
    <w:rsid w:val="002E75C2"/>
    <w:rsid w:val="002F18F6"/>
    <w:rsid w:val="002F3941"/>
    <w:rsid w:val="002F3ECD"/>
    <w:rsid w:val="002F55BA"/>
    <w:rsid w:val="002F6CA1"/>
    <w:rsid w:val="00300D25"/>
    <w:rsid w:val="00314F66"/>
    <w:rsid w:val="00315928"/>
    <w:rsid w:val="00320D12"/>
    <w:rsid w:val="00323D62"/>
    <w:rsid w:val="003338D4"/>
    <w:rsid w:val="00334ED8"/>
    <w:rsid w:val="003435D7"/>
    <w:rsid w:val="00344B2F"/>
    <w:rsid w:val="0034536B"/>
    <w:rsid w:val="003475CC"/>
    <w:rsid w:val="003509EA"/>
    <w:rsid w:val="003542D2"/>
    <w:rsid w:val="00372FD7"/>
    <w:rsid w:val="003775CA"/>
    <w:rsid w:val="00394E06"/>
    <w:rsid w:val="003A481C"/>
    <w:rsid w:val="003A6122"/>
    <w:rsid w:val="003B308B"/>
    <w:rsid w:val="003B46AF"/>
    <w:rsid w:val="003B69FA"/>
    <w:rsid w:val="003C16E8"/>
    <w:rsid w:val="003C37B4"/>
    <w:rsid w:val="003C3FC6"/>
    <w:rsid w:val="003D23BC"/>
    <w:rsid w:val="003D2AFD"/>
    <w:rsid w:val="003D4DE1"/>
    <w:rsid w:val="003D7F8B"/>
    <w:rsid w:val="003E655E"/>
    <w:rsid w:val="003F05DD"/>
    <w:rsid w:val="003F6CFA"/>
    <w:rsid w:val="003F77A3"/>
    <w:rsid w:val="004008F7"/>
    <w:rsid w:val="00401CAA"/>
    <w:rsid w:val="00407D67"/>
    <w:rsid w:val="004106E4"/>
    <w:rsid w:val="0041270C"/>
    <w:rsid w:val="00415484"/>
    <w:rsid w:val="004160ED"/>
    <w:rsid w:val="00422296"/>
    <w:rsid w:val="00426150"/>
    <w:rsid w:val="00431330"/>
    <w:rsid w:val="004377F2"/>
    <w:rsid w:val="00443B04"/>
    <w:rsid w:val="004543B9"/>
    <w:rsid w:val="00454A6D"/>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C7515"/>
    <w:rsid w:val="004D48ED"/>
    <w:rsid w:val="004D7012"/>
    <w:rsid w:val="004E381D"/>
    <w:rsid w:val="004E45A7"/>
    <w:rsid w:val="004E6A1D"/>
    <w:rsid w:val="004E7F02"/>
    <w:rsid w:val="004F061B"/>
    <w:rsid w:val="004F2BED"/>
    <w:rsid w:val="00504D03"/>
    <w:rsid w:val="00507C12"/>
    <w:rsid w:val="005130B7"/>
    <w:rsid w:val="00513414"/>
    <w:rsid w:val="005346EC"/>
    <w:rsid w:val="00543A94"/>
    <w:rsid w:val="00545759"/>
    <w:rsid w:val="00556352"/>
    <w:rsid w:val="005644D2"/>
    <w:rsid w:val="005671F6"/>
    <w:rsid w:val="00573938"/>
    <w:rsid w:val="0057549A"/>
    <w:rsid w:val="00582042"/>
    <w:rsid w:val="005829E9"/>
    <w:rsid w:val="005837D8"/>
    <w:rsid w:val="00590FEC"/>
    <w:rsid w:val="00595EE5"/>
    <w:rsid w:val="005A4A94"/>
    <w:rsid w:val="005A5985"/>
    <w:rsid w:val="005B46FA"/>
    <w:rsid w:val="005B4F86"/>
    <w:rsid w:val="005B5779"/>
    <w:rsid w:val="005C4434"/>
    <w:rsid w:val="005C4DE1"/>
    <w:rsid w:val="005D2313"/>
    <w:rsid w:val="005D6429"/>
    <w:rsid w:val="005E1052"/>
    <w:rsid w:val="005E1591"/>
    <w:rsid w:val="005E43B9"/>
    <w:rsid w:val="005E6C09"/>
    <w:rsid w:val="005E788F"/>
    <w:rsid w:val="005F04BA"/>
    <w:rsid w:val="005F05B1"/>
    <w:rsid w:val="005F0BA2"/>
    <w:rsid w:val="005F4A4C"/>
    <w:rsid w:val="00602C62"/>
    <w:rsid w:val="00603157"/>
    <w:rsid w:val="00605715"/>
    <w:rsid w:val="00607B35"/>
    <w:rsid w:val="0062370F"/>
    <w:rsid w:val="0062564A"/>
    <w:rsid w:val="006301E2"/>
    <w:rsid w:val="0063093F"/>
    <w:rsid w:val="006335A2"/>
    <w:rsid w:val="00644616"/>
    <w:rsid w:val="00653B37"/>
    <w:rsid w:val="00654D0F"/>
    <w:rsid w:val="00666C00"/>
    <w:rsid w:val="00670753"/>
    <w:rsid w:val="00683249"/>
    <w:rsid w:val="006841FA"/>
    <w:rsid w:val="00687D79"/>
    <w:rsid w:val="00693B8B"/>
    <w:rsid w:val="00694BBA"/>
    <w:rsid w:val="006968AC"/>
    <w:rsid w:val="006A45A9"/>
    <w:rsid w:val="006A4ECC"/>
    <w:rsid w:val="006A525E"/>
    <w:rsid w:val="006A6F3D"/>
    <w:rsid w:val="006B7CF9"/>
    <w:rsid w:val="006C134B"/>
    <w:rsid w:val="006C6AEA"/>
    <w:rsid w:val="006D056D"/>
    <w:rsid w:val="006E721C"/>
    <w:rsid w:val="006F452E"/>
    <w:rsid w:val="006F5C8C"/>
    <w:rsid w:val="00704B7C"/>
    <w:rsid w:val="00707785"/>
    <w:rsid w:val="007102BC"/>
    <w:rsid w:val="00712472"/>
    <w:rsid w:val="00714A71"/>
    <w:rsid w:val="0071653F"/>
    <w:rsid w:val="007168CE"/>
    <w:rsid w:val="00721551"/>
    <w:rsid w:val="007234AC"/>
    <w:rsid w:val="007234C3"/>
    <w:rsid w:val="00727826"/>
    <w:rsid w:val="00734E06"/>
    <w:rsid w:val="0074377E"/>
    <w:rsid w:val="0075155C"/>
    <w:rsid w:val="00753C36"/>
    <w:rsid w:val="00754884"/>
    <w:rsid w:val="00756FEB"/>
    <w:rsid w:val="007575C4"/>
    <w:rsid w:val="007621E9"/>
    <w:rsid w:val="007630A7"/>
    <w:rsid w:val="00766ADC"/>
    <w:rsid w:val="00766DA7"/>
    <w:rsid w:val="00773B80"/>
    <w:rsid w:val="00774E28"/>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08A5"/>
    <w:rsid w:val="0080187F"/>
    <w:rsid w:val="0081264A"/>
    <w:rsid w:val="008131BD"/>
    <w:rsid w:val="008153E4"/>
    <w:rsid w:val="008169C7"/>
    <w:rsid w:val="00817963"/>
    <w:rsid w:val="008235A4"/>
    <w:rsid w:val="00823A68"/>
    <w:rsid w:val="008413AB"/>
    <w:rsid w:val="008422E2"/>
    <w:rsid w:val="00846ED8"/>
    <w:rsid w:val="00851755"/>
    <w:rsid w:val="00857942"/>
    <w:rsid w:val="00860462"/>
    <w:rsid w:val="00861B77"/>
    <w:rsid w:val="0086288A"/>
    <w:rsid w:val="008629EE"/>
    <w:rsid w:val="008662F3"/>
    <w:rsid w:val="0086667A"/>
    <w:rsid w:val="00874670"/>
    <w:rsid w:val="00880B22"/>
    <w:rsid w:val="00880C18"/>
    <w:rsid w:val="00881E55"/>
    <w:rsid w:val="00890C97"/>
    <w:rsid w:val="008957C0"/>
    <w:rsid w:val="00896A1C"/>
    <w:rsid w:val="008A405F"/>
    <w:rsid w:val="008A5049"/>
    <w:rsid w:val="008C1DDE"/>
    <w:rsid w:val="008C4A14"/>
    <w:rsid w:val="008D06B4"/>
    <w:rsid w:val="008E2B01"/>
    <w:rsid w:val="008E3A96"/>
    <w:rsid w:val="008E4546"/>
    <w:rsid w:val="008E71A3"/>
    <w:rsid w:val="008F3E9B"/>
    <w:rsid w:val="009024D8"/>
    <w:rsid w:val="00905B55"/>
    <w:rsid w:val="009108EF"/>
    <w:rsid w:val="00910B9F"/>
    <w:rsid w:val="00911E0C"/>
    <w:rsid w:val="00913010"/>
    <w:rsid w:val="00913A58"/>
    <w:rsid w:val="00916EAE"/>
    <w:rsid w:val="0091763A"/>
    <w:rsid w:val="009236C4"/>
    <w:rsid w:val="00927717"/>
    <w:rsid w:val="0093040B"/>
    <w:rsid w:val="00934E92"/>
    <w:rsid w:val="00943CE7"/>
    <w:rsid w:val="00944B43"/>
    <w:rsid w:val="00945944"/>
    <w:rsid w:val="00950E7D"/>
    <w:rsid w:val="00951AEB"/>
    <w:rsid w:val="00970D73"/>
    <w:rsid w:val="009727B5"/>
    <w:rsid w:val="00973652"/>
    <w:rsid w:val="00995410"/>
    <w:rsid w:val="00996C8F"/>
    <w:rsid w:val="009A017E"/>
    <w:rsid w:val="009A18B3"/>
    <w:rsid w:val="009B1D21"/>
    <w:rsid w:val="009B2B56"/>
    <w:rsid w:val="009B36AE"/>
    <w:rsid w:val="009B469A"/>
    <w:rsid w:val="009B5AE6"/>
    <w:rsid w:val="009B5BF9"/>
    <w:rsid w:val="009C4034"/>
    <w:rsid w:val="009D06C0"/>
    <w:rsid w:val="009D1249"/>
    <w:rsid w:val="009D4742"/>
    <w:rsid w:val="009E1973"/>
    <w:rsid w:val="009E1A6E"/>
    <w:rsid w:val="009E1F03"/>
    <w:rsid w:val="009E3875"/>
    <w:rsid w:val="00A06EE5"/>
    <w:rsid w:val="00A1007C"/>
    <w:rsid w:val="00A169D4"/>
    <w:rsid w:val="00A219E4"/>
    <w:rsid w:val="00A24C92"/>
    <w:rsid w:val="00A25424"/>
    <w:rsid w:val="00A25AA0"/>
    <w:rsid w:val="00A26E61"/>
    <w:rsid w:val="00A300CB"/>
    <w:rsid w:val="00A33763"/>
    <w:rsid w:val="00A34C60"/>
    <w:rsid w:val="00A37FAC"/>
    <w:rsid w:val="00A411C9"/>
    <w:rsid w:val="00A4157C"/>
    <w:rsid w:val="00A52138"/>
    <w:rsid w:val="00A60C7A"/>
    <w:rsid w:val="00A6148E"/>
    <w:rsid w:val="00A61715"/>
    <w:rsid w:val="00A635C0"/>
    <w:rsid w:val="00A71B3E"/>
    <w:rsid w:val="00A81643"/>
    <w:rsid w:val="00AA210E"/>
    <w:rsid w:val="00AA3471"/>
    <w:rsid w:val="00AB0606"/>
    <w:rsid w:val="00AB5DE4"/>
    <w:rsid w:val="00AB7770"/>
    <w:rsid w:val="00AB7B60"/>
    <w:rsid w:val="00AC1335"/>
    <w:rsid w:val="00AC41D8"/>
    <w:rsid w:val="00AD0DE5"/>
    <w:rsid w:val="00AD25C0"/>
    <w:rsid w:val="00AE3257"/>
    <w:rsid w:val="00AF025D"/>
    <w:rsid w:val="00B01176"/>
    <w:rsid w:val="00B01DFE"/>
    <w:rsid w:val="00B037E9"/>
    <w:rsid w:val="00B045C6"/>
    <w:rsid w:val="00B07473"/>
    <w:rsid w:val="00B11BA7"/>
    <w:rsid w:val="00B12B2A"/>
    <w:rsid w:val="00B14CBB"/>
    <w:rsid w:val="00B17043"/>
    <w:rsid w:val="00B243D3"/>
    <w:rsid w:val="00B26574"/>
    <w:rsid w:val="00B26601"/>
    <w:rsid w:val="00B32380"/>
    <w:rsid w:val="00B5224E"/>
    <w:rsid w:val="00B52F90"/>
    <w:rsid w:val="00B57365"/>
    <w:rsid w:val="00B579C3"/>
    <w:rsid w:val="00B62818"/>
    <w:rsid w:val="00B64AB5"/>
    <w:rsid w:val="00B67401"/>
    <w:rsid w:val="00B67EAE"/>
    <w:rsid w:val="00B70935"/>
    <w:rsid w:val="00B74164"/>
    <w:rsid w:val="00B7439C"/>
    <w:rsid w:val="00B77754"/>
    <w:rsid w:val="00B81E70"/>
    <w:rsid w:val="00B95FA4"/>
    <w:rsid w:val="00BA0922"/>
    <w:rsid w:val="00BA7AAB"/>
    <w:rsid w:val="00BB23AB"/>
    <w:rsid w:val="00BB369A"/>
    <w:rsid w:val="00BB6FB2"/>
    <w:rsid w:val="00BB768B"/>
    <w:rsid w:val="00BC4B5E"/>
    <w:rsid w:val="00BC5DB3"/>
    <w:rsid w:val="00BD334E"/>
    <w:rsid w:val="00BD4DA2"/>
    <w:rsid w:val="00BD5528"/>
    <w:rsid w:val="00BD6626"/>
    <w:rsid w:val="00BE5FCB"/>
    <w:rsid w:val="00BE7C83"/>
    <w:rsid w:val="00BF321A"/>
    <w:rsid w:val="00BF5654"/>
    <w:rsid w:val="00BF6956"/>
    <w:rsid w:val="00C02F9F"/>
    <w:rsid w:val="00C07C6C"/>
    <w:rsid w:val="00C1040C"/>
    <w:rsid w:val="00C11D71"/>
    <w:rsid w:val="00C2054A"/>
    <w:rsid w:val="00C22C0B"/>
    <w:rsid w:val="00C2694F"/>
    <w:rsid w:val="00C2742B"/>
    <w:rsid w:val="00C36613"/>
    <w:rsid w:val="00C41DE4"/>
    <w:rsid w:val="00C53757"/>
    <w:rsid w:val="00C6133C"/>
    <w:rsid w:val="00C662C5"/>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35F4"/>
    <w:rsid w:val="00CD577A"/>
    <w:rsid w:val="00CE704E"/>
    <w:rsid w:val="00CF2F34"/>
    <w:rsid w:val="00D019A7"/>
    <w:rsid w:val="00D02AEF"/>
    <w:rsid w:val="00D0454E"/>
    <w:rsid w:val="00D075B9"/>
    <w:rsid w:val="00D07987"/>
    <w:rsid w:val="00D20357"/>
    <w:rsid w:val="00D205F8"/>
    <w:rsid w:val="00D20B19"/>
    <w:rsid w:val="00D2200F"/>
    <w:rsid w:val="00D2524C"/>
    <w:rsid w:val="00D2623C"/>
    <w:rsid w:val="00D4158B"/>
    <w:rsid w:val="00D47925"/>
    <w:rsid w:val="00D5353D"/>
    <w:rsid w:val="00D53F18"/>
    <w:rsid w:val="00D71D19"/>
    <w:rsid w:val="00D72EB1"/>
    <w:rsid w:val="00D73BBF"/>
    <w:rsid w:val="00D764F7"/>
    <w:rsid w:val="00D76A57"/>
    <w:rsid w:val="00D874BF"/>
    <w:rsid w:val="00D9028E"/>
    <w:rsid w:val="00D9077C"/>
    <w:rsid w:val="00D92501"/>
    <w:rsid w:val="00D94402"/>
    <w:rsid w:val="00D9607C"/>
    <w:rsid w:val="00D975EE"/>
    <w:rsid w:val="00DA208E"/>
    <w:rsid w:val="00DA2DC5"/>
    <w:rsid w:val="00DA7232"/>
    <w:rsid w:val="00DA7BF1"/>
    <w:rsid w:val="00DB3627"/>
    <w:rsid w:val="00DD1E08"/>
    <w:rsid w:val="00DD454C"/>
    <w:rsid w:val="00DD6492"/>
    <w:rsid w:val="00DE1E80"/>
    <w:rsid w:val="00DE264B"/>
    <w:rsid w:val="00DE672A"/>
    <w:rsid w:val="00DE7AD3"/>
    <w:rsid w:val="00E01E62"/>
    <w:rsid w:val="00E11516"/>
    <w:rsid w:val="00E24120"/>
    <w:rsid w:val="00E25B76"/>
    <w:rsid w:val="00E43AE7"/>
    <w:rsid w:val="00E477F9"/>
    <w:rsid w:val="00E50283"/>
    <w:rsid w:val="00E51B66"/>
    <w:rsid w:val="00E53ED6"/>
    <w:rsid w:val="00E61470"/>
    <w:rsid w:val="00E6158E"/>
    <w:rsid w:val="00E71A51"/>
    <w:rsid w:val="00E7405F"/>
    <w:rsid w:val="00E7735D"/>
    <w:rsid w:val="00E90E04"/>
    <w:rsid w:val="00EA0715"/>
    <w:rsid w:val="00EA0C94"/>
    <w:rsid w:val="00EA730C"/>
    <w:rsid w:val="00EB2956"/>
    <w:rsid w:val="00EB5EB1"/>
    <w:rsid w:val="00EC5A4F"/>
    <w:rsid w:val="00EC6950"/>
    <w:rsid w:val="00ED2EB2"/>
    <w:rsid w:val="00EE0AD7"/>
    <w:rsid w:val="00EE245A"/>
    <w:rsid w:val="00EE342F"/>
    <w:rsid w:val="00EE460E"/>
    <w:rsid w:val="00EF0413"/>
    <w:rsid w:val="00EF209D"/>
    <w:rsid w:val="00EF5FC5"/>
    <w:rsid w:val="00F00961"/>
    <w:rsid w:val="00F0757A"/>
    <w:rsid w:val="00F151D0"/>
    <w:rsid w:val="00F15492"/>
    <w:rsid w:val="00F21D06"/>
    <w:rsid w:val="00F222A7"/>
    <w:rsid w:val="00F24CC2"/>
    <w:rsid w:val="00F2780B"/>
    <w:rsid w:val="00F32C31"/>
    <w:rsid w:val="00F340EF"/>
    <w:rsid w:val="00F4310A"/>
    <w:rsid w:val="00F4460F"/>
    <w:rsid w:val="00F46351"/>
    <w:rsid w:val="00F47A2C"/>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C496F"/>
    <w:rsid w:val="00FC65D3"/>
    <w:rsid w:val="00FD4109"/>
    <w:rsid w:val="00FE0EBC"/>
    <w:rsid w:val="00FE2907"/>
    <w:rsid w:val="00FE7178"/>
    <w:rsid w:val="00FF087D"/>
    <w:rsid w:val="00FF479D"/>
    <w:rsid w:val="00FF5502"/>
    <w:rsid w:val="00FF7D6E"/>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4097D"/>
  <w15:docId w15:val="{BC441A0D-7A03-450E-9540-64965FECD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customStyle="1" w:styleId="Tablanormal21">
    <w:name w:val="Tabla normal 21"/>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 w:type="paragraph" w:styleId="Revisin">
    <w:name w:val="Revision"/>
    <w:hidden/>
    <w:semiHidden/>
    <w:rsid w:val="005A5985"/>
    <w:rPr>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yperlink" Target="http://arduino.localhost:8080" TargetMode="External"/><Relationship Id="rId26" Type="http://schemas.openxmlformats.org/officeDocument/2006/relationships/hyperlink" Target="https://github.com/ssepulveda/RTGraph" TargetMode="External"/><Relationship Id="rId3" Type="http://schemas.openxmlformats.org/officeDocument/2006/relationships/styles" Target="styles.xml"/><Relationship Id="rId21" Type="http://schemas.openxmlformats.org/officeDocument/2006/relationships/hyperlink" Target="https://github.com/ssepulveda/RTGraph"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hyperlink" Target="https://github.com/ssepulveda/ICB_T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s://github.com/ssepulveda/ICB_TT" TargetMode="External"/><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8F00F-4D7D-415F-9AA1-238F8CD06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48</Pages>
  <Words>33813</Words>
  <Characters>192735</Characters>
  <Application>Microsoft Office Word</Application>
  <DocSecurity>0</DocSecurity>
  <Lines>1606</Lines>
  <Paragraphs>4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26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5</cp:revision>
  <cp:lastPrinted>2014-11-20T15:17:00Z</cp:lastPrinted>
  <dcterms:created xsi:type="dcterms:W3CDTF">2014-12-31T09:29:00Z</dcterms:created>
  <dcterms:modified xsi:type="dcterms:W3CDTF">2014-12-3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YIfNTf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